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E667C2" w14:textId="73DBC915" w:rsidR="005727E0" w:rsidRPr="005727E0" w:rsidRDefault="005727E0" w:rsidP="005727E0">
      <w:pPr>
        <w:ind w:hanging="709"/>
        <w:rPr>
          <w:rFonts w:ascii="Times New Roman" w:hAnsi="Times New Roman" w:cs="Times New Roman"/>
          <w:sz w:val="28"/>
          <w:szCs w:val="28"/>
        </w:rPr>
      </w:pPr>
      <w:r w:rsidRPr="005727E0">
        <w:rPr>
          <w:rFonts w:ascii="Times New Roman" w:hAnsi="Times New Roman" w:cs="Times New Roman"/>
          <w:b/>
          <w:sz w:val="28"/>
          <w:szCs w:val="28"/>
        </w:rPr>
        <w:t xml:space="preserve">Supplementary Table 1: </w:t>
      </w:r>
      <w:r w:rsidRPr="005727E0">
        <w:rPr>
          <w:rFonts w:ascii="Times New Roman" w:hAnsi="Times New Roman" w:cs="Times New Roman"/>
          <w:sz w:val="28"/>
          <w:szCs w:val="28"/>
        </w:rPr>
        <w:t>Placental defects in</w:t>
      </w:r>
      <w:r w:rsidRPr="005727E0">
        <w:rPr>
          <w:rFonts w:ascii="Times New Roman" w:hAnsi="Times New Roman" w:cs="Times New Roman"/>
          <w:b/>
          <w:sz w:val="28"/>
          <w:szCs w:val="28"/>
        </w:rPr>
        <w:t xml:space="preserve"> </w:t>
      </w:r>
      <w:r w:rsidRPr="005727E0">
        <w:rPr>
          <w:rFonts w:ascii="Times New Roman" w:hAnsi="Times New Roman" w:cs="Times New Roman"/>
          <w:sz w:val="28"/>
          <w:szCs w:val="28"/>
        </w:rPr>
        <w:t xml:space="preserve">mouse mutants exhibiting varying degrees of IUGR </w:t>
      </w:r>
    </w:p>
    <w:p w14:paraId="6C019446" w14:textId="77777777" w:rsidR="005727E0" w:rsidRPr="005727E0" w:rsidRDefault="005727E0" w:rsidP="005727E0">
      <w:pPr>
        <w:ind w:hanging="709"/>
        <w:rPr>
          <w:rFonts w:ascii="Times New Roman" w:hAnsi="Times New Roman" w:cs="Times New Roman"/>
        </w:rPr>
      </w:pPr>
    </w:p>
    <w:tbl>
      <w:tblPr>
        <w:tblW w:w="15168" w:type="dxa"/>
        <w:tblInd w:w="-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18"/>
        <w:gridCol w:w="3166"/>
        <w:gridCol w:w="1796"/>
        <w:gridCol w:w="1417"/>
        <w:gridCol w:w="2591"/>
        <w:gridCol w:w="1843"/>
        <w:gridCol w:w="1236"/>
        <w:gridCol w:w="1701"/>
      </w:tblGrid>
      <w:tr w:rsidR="005727E0" w:rsidRPr="005727E0" w14:paraId="5DD60A58" w14:textId="77777777" w:rsidTr="000C7DAB">
        <w:tc>
          <w:tcPr>
            <w:tcW w:w="1418" w:type="dxa"/>
            <w:tcBorders>
              <w:bottom w:val="single" w:sz="18" w:space="0" w:color="auto"/>
            </w:tcBorders>
            <w:vAlign w:val="center"/>
          </w:tcPr>
          <w:p w14:paraId="052753A6" w14:textId="77777777" w:rsidR="005727E0" w:rsidRPr="005727E0" w:rsidRDefault="005727E0" w:rsidP="00BE339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Gene</w:t>
            </w:r>
          </w:p>
        </w:tc>
        <w:tc>
          <w:tcPr>
            <w:tcW w:w="3166" w:type="dxa"/>
            <w:tcBorders>
              <w:bottom w:val="single" w:sz="18" w:space="0" w:color="auto"/>
            </w:tcBorders>
            <w:vAlign w:val="center"/>
          </w:tcPr>
          <w:p w14:paraId="50C0B66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Gene product</w:t>
            </w:r>
          </w:p>
        </w:tc>
        <w:tc>
          <w:tcPr>
            <w:tcW w:w="1796" w:type="dxa"/>
            <w:tcBorders>
              <w:bottom w:val="single" w:sz="18" w:space="0" w:color="auto"/>
            </w:tcBorders>
            <w:vAlign w:val="center"/>
          </w:tcPr>
          <w:p w14:paraId="0C23A3D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Mutation</w:t>
            </w:r>
          </w:p>
        </w:tc>
        <w:tc>
          <w:tcPr>
            <w:tcW w:w="1417" w:type="dxa"/>
            <w:tcBorders>
              <w:bottom w:val="single" w:sz="18" w:space="0" w:color="auto"/>
            </w:tcBorders>
            <w:vAlign w:val="center"/>
          </w:tcPr>
          <w:p w14:paraId="4E50DE3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Lethality</w:t>
            </w:r>
          </w:p>
        </w:tc>
        <w:tc>
          <w:tcPr>
            <w:tcW w:w="2591" w:type="dxa"/>
            <w:tcBorders>
              <w:bottom w:val="single" w:sz="18" w:space="0" w:color="auto"/>
            </w:tcBorders>
            <w:vAlign w:val="center"/>
          </w:tcPr>
          <w:p w14:paraId="0F6AF5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Placental phenotype in mutant mice</w:t>
            </w:r>
          </w:p>
        </w:tc>
        <w:tc>
          <w:tcPr>
            <w:tcW w:w="1843" w:type="dxa"/>
            <w:tcBorders>
              <w:bottom w:val="single" w:sz="18" w:space="0" w:color="auto"/>
            </w:tcBorders>
            <w:vAlign w:val="center"/>
          </w:tcPr>
          <w:p w14:paraId="1562789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Mouse reference</w:t>
            </w:r>
          </w:p>
        </w:tc>
        <w:tc>
          <w:tcPr>
            <w:tcW w:w="1236" w:type="dxa"/>
            <w:tcBorders>
              <w:bottom w:val="single" w:sz="18" w:space="0" w:color="auto"/>
            </w:tcBorders>
            <w:vAlign w:val="center"/>
          </w:tcPr>
          <w:p w14:paraId="7DB8979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 xml:space="preserve">Involved in human IUGR </w:t>
            </w:r>
          </w:p>
        </w:tc>
        <w:tc>
          <w:tcPr>
            <w:tcW w:w="1701" w:type="dxa"/>
            <w:tcBorders>
              <w:bottom w:val="single" w:sz="18" w:space="0" w:color="auto"/>
            </w:tcBorders>
            <w:vAlign w:val="center"/>
          </w:tcPr>
          <w:p w14:paraId="2D9C3CD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727E0">
              <w:rPr>
                <w:rFonts w:ascii="Times New Roman" w:hAnsi="Times New Roman" w:cs="Times New Roman"/>
                <w:b/>
              </w:rPr>
              <w:t>Human reference</w:t>
            </w:r>
          </w:p>
        </w:tc>
      </w:tr>
      <w:tr w:rsidR="005727E0" w:rsidRPr="005727E0" w14:paraId="7E325EA5" w14:textId="77777777" w:rsidTr="005727E0">
        <w:trPr>
          <w:trHeight w:val="508"/>
        </w:trPr>
        <w:tc>
          <w:tcPr>
            <w:tcW w:w="15168" w:type="dxa"/>
            <w:gridSpan w:val="8"/>
            <w:vAlign w:val="center"/>
          </w:tcPr>
          <w:p w14:paraId="7757CBCD" w14:textId="77777777" w:rsidR="005727E0" w:rsidRPr="005727E0" w:rsidRDefault="005727E0" w:rsidP="005727E0">
            <w:pPr>
              <w:rPr>
                <w:rFonts w:ascii="Times New Roman" w:hAnsi="Times New Roman" w:cs="Times New Roman"/>
                <w:b/>
                <w:color w:val="000000"/>
              </w:rPr>
            </w:pPr>
            <w:r w:rsidRPr="005727E0">
              <w:rPr>
                <w:rFonts w:ascii="Times New Roman" w:hAnsi="Times New Roman" w:cs="Times New Roman"/>
                <w:b/>
                <w:color w:val="000000" w:themeColor="text1"/>
              </w:rPr>
              <w:t>Spongiotrophoblast defects</w:t>
            </w:r>
          </w:p>
        </w:tc>
      </w:tr>
      <w:tr w:rsidR="005727E0" w:rsidRPr="005727E0" w14:paraId="0D234B26" w14:textId="77777777" w:rsidTr="000C7DAB">
        <w:tc>
          <w:tcPr>
            <w:tcW w:w="1418" w:type="dxa"/>
            <w:vAlign w:val="center"/>
          </w:tcPr>
          <w:p w14:paraId="6D65E4C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Ascl2</w:t>
            </w:r>
          </w:p>
        </w:tc>
        <w:tc>
          <w:tcPr>
            <w:tcW w:w="3166" w:type="dxa"/>
            <w:vAlign w:val="center"/>
          </w:tcPr>
          <w:p w14:paraId="7906F52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Achaete-scute homolog 2</w:t>
            </w:r>
          </w:p>
        </w:tc>
        <w:tc>
          <w:tcPr>
            <w:tcW w:w="1796" w:type="dxa"/>
            <w:vAlign w:val="center"/>
          </w:tcPr>
          <w:p w14:paraId="1AF8601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458B3AB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E10.5</w:t>
            </w:r>
          </w:p>
        </w:tc>
        <w:tc>
          <w:tcPr>
            <w:tcW w:w="2591" w:type="dxa"/>
            <w:vAlign w:val="center"/>
          </w:tcPr>
          <w:p w14:paraId="0958F2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Reduced SpT; increased TGC numbers </w:t>
            </w:r>
          </w:p>
        </w:tc>
        <w:tc>
          <w:tcPr>
            <w:tcW w:w="1843" w:type="dxa"/>
            <w:vAlign w:val="center"/>
          </w:tcPr>
          <w:p w14:paraId="346568EC" w14:textId="02FDC463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uillemot&lt;/Author&gt;&lt;Year&gt;1994&lt;/Year&gt;&lt;RecNum&gt;1&lt;/RecNum&gt;&lt;DisplayText&gt;(Guillemot et al., 1994)&lt;/DisplayText&gt;&lt;record&gt;&lt;rec-number&gt;1&lt;/rec-number&gt;&lt;foreign-keys&gt;&lt;key app="EN" db-id="vffev09e4f5ptuezzapv5psf5stfv5s290ev" timestamp="0"&gt;1&lt;/key&gt;&lt;/foreign-keys&gt;&lt;ref-type name="Journal Article"&gt;17&lt;/ref-type&gt;&lt;contributors&gt;&lt;authors&gt;&lt;author&gt;Guillemot, F.&lt;/author&gt;&lt;author&gt;Nagy, A.&lt;/author&gt;&lt;author&gt;Auerbach, A.&lt;/author&gt;&lt;author&gt;Rossant, J.&lt;/author&gt;&lt;author&gt;Joyner, A. L.&lt;/author&gt;&lt;/authors&gt;&lt;/contributors&gt;&lt;auth-address&gt;Samuel Lunenfeld Research Institute, Mount Sinai Hospital, Toronto, Ontario, Canada.&lt;/auth-address&gt;&lt;titles&gt;&lt;title&gt;Essential role of Mash-2 in extraembryonic development&lt;/title&gt;&lt;secondary-title&gt;Nature&lt;/secondary-title&gt;&lt;/titles&gt;&lt;periodical&gt;&lt;full-title&gt;Nature&lt;/full-title&gt;&lt;/periodical&gt;&lt;pages&gt;333-6&lt;/pages&gt;&lt;volume&gt;371&lt;/volume&gt;&lt;number&gt;6495&lt;/number&gt;&lt;keywords&gt;&lt;keyword&gt;Animals&lt;/keyword&gt;&lt;keyword&gt;Basic Helix-Loop-Helix Transcription Factors&lt;/keyword&gt;&lt;keyword&gt;Cell Line&lt;/keyword&gt;&lt;keyword&gt;Chimera&lt;/keyword&gt;&lt;keyword&gt;Crosses, Genetic&lt;/keyword&gt;&lt;keyword&gt;DNA-Binding Proteins/*genetics/physiology&lt;/keyword&gt;&lt;keyword&gt;Embryonic and Fetal Development/*genetics/physiology&lt;/keyword&gt;&lt;keyword&gt;Female&lt;/keyword&gt;&lt;keyword&gt;Male&lt;/keyword&gt;&lt;keyword&gt;Mice&lt;/keyword&gt;&lt;keyword&gt;Mutagenesis&lt;/keyword&gt;&lt;keyword&gt;Stem Cells&lt;/keyword&gt;&lt;keyword&gt;*Transcription Factors&lt;/keyword&gt;&lt;keyword&gt;Trophoblasts/cytology/*physiology&lt;/keyword&gt;&lt;/keywords&gt;&lt;dates&gt;&lt;year&gt;1994&lt;/year&gt;&lt;pub-dates&gt;&lt;date&gt;Sep 22&lt;/date&gt;&lt;/pub-dates&gt;&lt;/dates&gt;&lt;isbn&gt;0028-0836 (Print)&amp;#xD;0028-0836 (Linking)&lt;/isbn&gt;&lt;accession-num&gt;8090202&lt;/accession-num&gt;&lt;urls&gt;&lt;related-urls&gt;&lt;url&gt;https://www.ncbi.nlm.nih.gov/pubmed/8090202&lt;/url&gt;&lt;/related-urls&gt;&lt;/urls&gt;&lt;electronic-resource-num&gt;10.1038/371333a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Guillemot et al., 199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3176EFE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3ADEB71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4F05F390" w14:textId="77777777" w:rsidTr="000C7DAB">
        <w:tc>
          <w:tcPr>
            <w:tcW w:w="1418" w:type="dxa"/>
            <w:vAlign w:val="center"/>
          </w:tcPr>
          <w:p w14:paraId="1E06971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Ascl2</w:t>
            </w:r>
          </w:p>
        </w:tc>
        <w:tc>
          <w:tcPr>
            <w:tcW w:w="3166" w:type="dxa"/>
            <w:vAlign w:val="center"/>
          </w:tcPr>
          <w:p w14:paraId="7DDF469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Achaete-scute homolog 2</w:t>
            </w:r>
          </w:p>
        </w:tc>
        <w:tc>
          <w:tcPr>
            <w:tcW w:w="1796" w:type="dxa"/>
            <w:vAlign w:val="center"/>
          </w:tcPr>
          <w:p w14:paraId="79A3E4A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ypomorph</w:t>
            </w:r>
          </w:p>
        </w:tc>
        <w:tc>
          <w:tcPr>
            <w:tcW w:w="1417" w:type="dxa"/>
            <w:vAlign w:val="center"/>
          </w:tcPr>
          <w:p w14:paraId="1F878D6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2E48347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Small/absent JZ; fewer SpT and GCs </w:t>
            </w:r>
          </w:p>
        </w:tc>
        <w:tc>
          <w:tcPr>
            <w:tcW w:w="1843" w:type="dxa"/>
            <w:vAlign w:val="center"/>
          </w:tcPr>
          <w:p w14:paraId="231235E4" w14:textId="3FF7683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Oh-McGinnis&lt;/Author&gt;&lt;Year&gt;2011&lt;/Year&gt;&lt;RecNum&gt;13&lt;/RecNum&gt;&lt;DisplayText&gt;(Oh-McGinnis et al., 2011)&lt;/DisplayText&gt;&lt;record&gt;&lt;rec-number&gt;13&lt;/rec-number&gt;&lt;foreign-keys&gt;&lt;key app="EN" db-id="vffev09e4f5ptuezzapv5psf5stfv5s290ev" timestamp="0"&gt;13&lt;/key&gt;&lt;/foreign-keys&gt;&lt;ref-type name="Journal Article"&gt;17&lt;/ref-type&gt;&lt;contributors&gt;&lt;authors&gt;&lt;author&gt;Oh-McGinnis, R.&lt;/author&gt;&lt;author&gt;Bogutz, A. B.&lt;/author&gt;&lt;author&gt;Lefebvre, L.&lt;/author&gt;&lt;/authors&gt;&lt;/contributors&gt;&lt;auth-address&gt;Department of Medical Genetics, Molecular Epigenetics Group, Life Sciences Institute, University of British Columbia, Vancouver, BC, Canada.&lt;/auth-address&gt;&lt;titles&gt;&lt;title&gt;Partial loss of Ascl2 function affects all three layers of the mature placenta and causes intrauterine growth restriction&lt;/title&gt;&lt;secondary-title&gt;Dev Biol&lt;/secondary-title&gt;&lt;/titles&gt;&lt;periodical&gt;&lt;full-title&gt;Dev Biol&lt;/full-title&gt;&lt;/periodical&gt;&lt;pages&gt;277-86&lt;/pages&gt;&lt;volume&gt;351&lt;/volume&gt;&lt;number&gt;2&lt;/number&gt;&lt;keywords&gt;&lt;keyword&gt;Animals&lt;/keyword&gt;&lt;keyword&gt;Basic Helix-Loop-Helix Transcription Factors/*physiology&lt;/keyword&gt;&lt;keyword&gt;Cell Count&lt;/keyword&gt;&lt;keyword&gt;Chromosome Deletion&lt;/keyword&gt;&lt;keyword&gt;Ear, Inner/abnormalities&lt;/keyword&gt;&lt;keyword&gt;Female&lt;/keyword&gt;&lt;keyword&gt;Fetal Growth Retardation/*etiology&lt;/keyword&gt;&lt;keyword&gt;Gene Expression Regulation, Developmental&lt;/keyword&gt;&lt;keyword&gt;Mice&lt;/keyword&gt;&lt;keyword&gt;Nuclear Proteins/genetics/metabolism&lt;/keyword&gt;&lt;keyword&gt;Organ Size&lt;/keyword&gt;&lt;keyword&gt;Placenta/*abnormalities&lt;/keyword&gt;&lt;keyword&gt;Pregnancy&lt;/keyword&gt;&lt;keyword&gt;Trophoblasts/pathology&lt;/keyword&gt;&lt;/keywords&gt;&lt;dates&gt;&lt;year&gt;2011&lt;/year&gt;&lt;pub-dates&gt;&lt;date&gt;Mar 15&lt;/date&gt;&lt;/pub-dates&gt;&lt;/dates&gt;&lt;isbn&gt;1095-564X (Electronic)&amp;#xD;0012-1606 (Linking)&lt;/isbn&gt;&lt;accession-num&gt;21238448&lt;/accession-num&gt;&lt;urls&gt;&lt;related-urls&gt;&lt;url&gt;https://www.ncbi.nlm.nih.gov/pubmed/21238448&lt;/url&gt;&lt;/related-urls&gt;&lt;/urls&gt;&lt;custom2&gt;PMC3820550&lt;/custom2&gt;&lt;electronic-resource-num&gt;10.1016/j.ydbio.2011.01.008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Oh-McGinnis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CAA323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785424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2D233560" w14:textId="77777777" w:rsidTr="000C7DAB">
        <w:trPr>
          <w:trHeight w:val="523"/>
        </w:trPr>
        <w:tc>
          <w:tcPr>
            <w:tcW w:w="1418" w:type="dxa"/>
            <w:vAlign w:val="center"/>
          </w:tcPr>
          <w:p w14:paraId="325DBB4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Ascl2</w:t>
            </w:r>
          </w:p>
        </w:tc>
        <w:tc>
          <w:tcPr>
            <w:tcW w:w="3166" w:type="dxa"/>
            <w:vAlign w:val="center"/>
          </w:tcPr>
          <w:p w14:paraId="50E720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Achaete-scute homolog 2</w:t>
            </w:r>
          </w:p>
        </w:tc>
        <w:tc>
          <w:tcPr>
            <w:tcW w:w="1796" w:type="dxa"/>
            <w:vAlign w:val="center"/>
          </w:tcPr>
          <w:p w14:paraId="4DCC7E87" w14:textId="3964BBE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Over</w:t>
            </w:r>
            <w:r w:rsidR="00B65528">
              <w:rPr>
                <w:rFonts w:ascii="Times New Roman" w:hAnsi="Times New Roman" w:cs="Times New Roman"/>
                <w:color w:val="000000"/>
              </w:rPr>
              <w:t>-</w:t>
            </w:r>
            <w:r w:rsidRPr="005727E0">
              <w:rPr>
                <w:rFonts w:ascii="Times New Roman" w:hAnsi="Times New Roman" w:cs="Times New Roman"/>
                <w:color w:val="000000"/>
              </w:rPr>
              <w:t>expression</w:t>
            </w:r>
          </w:p>
        </w:tc>
        <w:tc>
          <w:tcPr>
            <w:tcW w:w="1417" w:type="dxa"/>
            <w:vAlign w:val="center"/>
          </w:tcPr>
          <w:p w14:paraId="391EEDF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729CE0CB" w14:textId="2A2E33CC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; increased GC numbers and mislocal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</w:t>
            </w:r>
          </w:p>
        </w:tc>
        <w:tc>
          <w:tcPr>
            <w:tcW w:w="1843" w:type="dxa"/>
            <w:vAlign w:val="center"/>
          </w:tcPr>
          <w:p w14:paraId="0768BC71" w14:textId="1B9CBB5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NjwvWWVhcj48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NjwvWWVhcj48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unster et al., 2016b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811F5B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440C764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7E378689" w14:textId="77777777" w:rsidTr="000C7DAB">
        <w:tc>
          <w:tcPr>
            <w:tcW w:w="1418" w:type="dxa"/>
            <w:vAlign w:val="center"/>
          </w:tcPr>
          <w:p w14:paraId="3AC36FB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ited1</w:t>
            </w:r>
          </w:p>
        </w:tc>
        <w:tc>
          <w:tcPr>
            <w:tcW w:w="3166" w:type="dxa"/>
            <w:vAlign w:val="center"/>
          </w:tcPr>
          <w:p w14:paraId="76A11F5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bp/P300-Interacting Transactivator, With Glu/Asp-Rich Carboxy-Terminal</w:t>
            </w:r>
          </w:p>
        </w:tc>
        <w:tc>
          <w:tcPr>
            <w:tcW w:w="1796" w:type="dxa"/>
            <w:vAlign w:val="center"/>
          </w:tcPr>
          <w:p w14:paraId="1E3C030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F4C126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IUGR E18.5, perinatal lethality</w:t>
            </w:r>
          </w:p>
        </w:tc>
        <w:tc>
          <w:tcPr>
            <w:tcW w:w="2591" w:type="dxa"/>
            <w:vAlign w:val="center"/>
          </w:tcPr>
          <w:p w14:paraId="246AFFD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nlarged JZ, smaller labyrinth; enlarged maternal blood sinusoids</w:t>
            </w:r>
          </w:p>
        </w:tc>
        <w:tc>
          <w:tcPr>
            <w:tcW w:w="1843" w:type="dxa"/>
            <w:vAlign w:val="center"/>
          </w:tcPr>
          <w:p w14:paraId="37E5AFDA" w14:textId="4D8EE593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Rodriguez&lt;/Author&gt;&lt;Year&gt;2004&lt;/Year&gt;&lt;RecNum&gt;15&lt;/RecNum&gt;&lt;DisplayText&gt;(Rodriguez et al., 2004)&lt;/DisplayText&gt;&lt;record&gt;&lt;rec-number&gt;15&lt;/rec-number&gt;&lt;foreign-keys&gt;&lt;key app="EN" db-id="vffev09e4f5ptuezzapv5psf5stfv5s290ev" timestamp="0"&gt;15&lt;/key&gt;&lt;/foreign-keys&gt;&lt;ref-type name="Journal Article"&gt;17&lt;/ref-type&gt;&lt;contributors&gt;&lt;authors&gt;&lt;author&gt;Rodriguez, T. A.&lt;/author&gt;&lt;author&gt;Sparrow, D. B.&lt;/author&gt;&lt;author&gt;Scott, A. N.&lt;/author&gt;&lt;author&gt;Withington, S. L.&lt;/author&gt;&lt;author&gt;Preis, J. I.&lt;/author&gt;&lt;author&gt;Michalicek, J.&lt;/author&gt;&lt;author&gt;Clements, M.&lt;/author&gt;&lt;author&gt;Tsang, T. E.&lt;/author&gt;&lt;author&gt;Shioda, T.&lt;/author&gt;&lt;author&gt;Beddington, R. S.&lt;/author&gt;&lt;author&gt;Dunwoodie, S. L.&lt;/author&gt;&lt;/authors&gt;&lt;/contributors&gt;&lt;auth-address&gt;Mammalian Development Division, National Institute for Medical Research, London, United Kingdom.&lt;/auth-address&gt;&lt;titles&gt;&lt;title&gt;Cited1 is required in trophoblasts for placental development and for embryo growth and survival&lt;/title&gt;&lt;secondary-title&gt;Mol Cell Biol&lt;/secondary-title&gt;&lt;/titles&gt;&lt;periodical&gt;&lt;full-title&gt;Mol Cell Biol&lt;/full-title&gt;&lt;/periodical&gt;&lt;pages&gt;228-44&lt;/pages&gt;&lt;volume&gt;24&lt;/volume&gt;&lt;number&gt;1&lt;/number&gt;&lt;keywords&gt;&lt;keyword&gt;Animals&lt;/keyword&gt;&lt;keyword&gt;Dosage Compensation, Genetic&lt;/keyword&gt;&lt;keyword&gt;Embryonic and Fetal Development/*physiology&lt;/keyword&gt;&lt;keyword&gt;Genes, Lethal&lt;/keyword&gt;&lt;keyword&gt;Mice&lt;/keyword&gt;&lt;keyword&gt;Nuclear Proteins/deficiency/genetics/*metabolism&lt;/keyword&gt;&lt;keyword&gt;Placenta/*embryology/pathology&lt;/keyword&gt;&lt;keyword&gt;Trans-Activators&lt;/keyword&gt;&lt;keyword&gt;Trophoblasts/*metabolism&lt;/keyword&gt;&lt;keyword&gt;X Chromosome/metabolism&lt;/keyword&gt;&lt;/keywords&gt;&lt;dates&gt;&lt;year&gt;2004&lt;/year&gt;&lt;pub-dates&gt;&lt;date&gt;Jan&lt;/date&gt;&lt;/pub-dates&gt;&lt;/dates&gt;&lt;accession-num&gt;14673158&lt;/accession-num&gt;&lt;urls&gt;&lt;related-urls&gt;&lt;url&gt;http://www.ncbi.nlm.nih.gov/entrez/query.fcgi?cmd=Retrieve&amp;amp;db=PubMed&amp;amp;dopt=Citation&amp;amp;list_uids=14673158 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Rodriguez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198026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3FA0285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7B49D82E" w14:textId="77777777" w:rsidTr="000C7DAB">
        <w:trPr>
          <w:trHeight w:val="523"/>
        </w:trPr>
        <w:tc>
          <w:tcPr>
            <w:tcW w:w="1418" w:type="dxa"/>
            <w:vAlign w:val="center"/>
          </w:tcPr>
          <w:p w14:paraId="33313CA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gfr</w:t>
            </w:r>
          </w:p>
        </w:tc>
        <w:tc>
          <w:tcPr>
            <w:tcW w:w="3166" w:type="dxa"/>
            <w:vAlign w:val="center"/>
          </w:tcPr>
          <w:p w14:paraId="02F037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pidermal growth factor receptor</w:t>
            </w:r>
          </w:p>
        </w:tc>
        <w:tc>
          <w:tcPr>
            <w:tcW w:w="1796" w:type="dxa"/>
            <w:vAlign w:val="center"/>
          </w:tcPr>
          <w:p w14:paraId="549292A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Targeted gene ablation </w:t>
            </w:r>
          </w:p>
        </w:tc>
        <w:tc>
          <w:tcPr>
            <w:tcW w:w="1417" w:type="dxa"/>
            <w:vAlign w:val="center"/>
          </w:tcPr>
          <w:p w14:paraId="1610B38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-P20, depending on genetic background</w:t>
            </w:r>
          </w:p>
        </w:tc>
        <w:tc>
          <w:tcPr>
            <w:tcW w:w="2591" w:type="dxa"/>
            <w:vAlign w:val="center"/>
          </w:tcPr>
          <w:p w14:paraId="19C384D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</w:t>
            </w:r>
          </w:p>
        </w:tc>
        <w:tc>
          <w:tcPr>
            <w:tcW w:w="1843" w:type="dxa"/>
            <w:vAlign w:val="center"/>
          </w:tcPr>
          <w:p w14:paraId="7CCB837E" w14:textId="1D8E0FD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WJpbGlhPC9BdXRob3I+PFllYXI+MTk5NTwvWWVhcj48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WJpbGlhPC9BdXRob3I+PFllYXI+MTk5NTwvWWVhcj48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ibilia and Wagner, 1995; Threadgill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268067B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718BE5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E7DB471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F743B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sx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EE7A3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xtraembryonic, spermatogenesis, homeobox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D3273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9401F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1AF3F5" w14:textId="32A6875F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nlarged JZ; increased SpT and GC numbers and mislocal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0DD871" w14:textId="744F744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Li&lt;/Author&gt;&lt;Year&gt;1998&lt;/Year&gt;&lt;RecNum&gt;17&lt;/RecNum&gt;&lt;DisplayText&gt;(Li and Behringer, 1998)&lt;/DisplayText&gt;&lt;record&gt;&lt;rec-number&gt;17&lt;/rec-number&gt;&lt;foreign-keys&gt;&lt;key app="EN" db-id="vffev09e4f5ptuezzapv5psf5stfv5s290ev" timestamp="0"&gt;17&lt;/key&gt;&lt;/foreign-keys&gt;&lt;ref-type name="Journal Article"&gt;17&lt;/ref-type&gt;&lt;contributors&gt;&lt;authors&gt;&lt;author&gt;Li, Y.&lt;/author&gt;&lt;author&gt;Behringer, R. R.&lt;/author&gt;&lt;/authors&gt;&lt;/contributors&gt;&lt;titles&gt;&lt;title&gt;Esx1 is an X-chromosome-imprinted regulator of placental development and fetal growth&lt;/title&gt;&lt;secondary-title&gt;Nat. Genet.&lt;/secondary-title&gt;&lt;/titles&gt;&lt;pages&gt;309-11&lt;/pages&gt;&lt;volume&gt;20&lt;/volume&gt;&lt;number&gt;3&lt;/number&gt;&lt;keywords&gt;&lt;keyword&gt;Animal&lt;/keyword&gt;&lt;keyword&gt;Crosses, Genetic&lt;/keyword&gt;&lt;keyword&gt;Female&lt;/keyword&gt;&lt;keyword&gt;Fetal Development/*genetics/*physiology&lt;/keyword&gt;&lt;keyword&gt;Fetal Growth Retardation/genetics/physiopathology&lt;/keyword&gt;&lt;keyword&gt;Genomic Imprinting&lt;/keyword&gt;&lt;keyword&gt;Heterozygote&lt;/keyword&gt;&lt;keyword&gt;Homeodomain Proteins/*genetics/*physiology&lt;/keyword&gt;&lt;keyword&gt;Homozygote&lt;/keyword&gt;&lt;keyword&gt;Human&lt;/keyword&gt;&lt;keyword&gt;Linkage (Genetics)&lt;/keyword&gt;&lt;keyword&gt;Mice&lt;/keyword&gt;&lt;keyword&gt;Mutation&lt;/keyword&gt;&lt;keyword&gt;Phenotype&lt;/keyword&gt;&lt;keyword&gt;Placenta/*growth &amp;amp; development&lt;/keyword&gt;&lt;keyword&gt;Pregnancy&lt;/keyword&gt;&lt;keyword&gt;Proto-Oncogene Proteins/*genetics/*physiology&lt;/keyword&gt;&lt;keyword&gt;Support, U.S. Gov&amp;apos;t, P.H.S.&lt;/keyword&gt;&lt;keyword&gt;Transcription Factors/*genetics/*physiology&lt;/keyword&gt;&lt;keyword&gt;X Chromosome/*genetics&lt;/keyword&gt;&lt;/keywords&gt;&lt;dates&gt;&lt;year&gt;1998&lt;/year&gt;&lt;/dates&gt;&lt;label&gt;99021392&lt;/label&gt;&lt;urls&gt;&lt;related-urls&gt;&lt;url&gt;http://www.ncbi.nlm.nih.gov/cgi-bin/Entrez/referer?http://www.ncbi.nlm.nih.gov/htbin-post/Omim/getmim%3ffield=medline_uid&amp;amp;search=980655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i and Behringer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354A1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68CC99" w14:textId="105642A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dXJ0aGk8L0F1dGhvcj48WWVhcj4yMDA2PC9ZZWFyPjxS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dXJ0aGk8L0F1dGhvcj48WWVhcj4yMDA2PC9ZZWFyPjxS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urthi et al., 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4682175C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478028F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iCs/>
                <w:color w:val="000000"/>
              </w:rPr>
              <w:t>Hectd1</w:t>
            </w:r>
          </w:p>
          <w:p w14:paraId="1AB17F3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  <w:tc>
          <w:tcPr>
            <w:tcW w:w="3166" w:type="dxa"/>
            <w:vAlign w:val="center"/>
          </w:tcPr>
          <w:p w14:paraId="266A9D9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ECT domain E3 ubiquitin protein ligase 1</w:t>
            </w:r>
          </w:p>
        </w:tc>
        <w:tc>
          <w:tcPr>
            <w:tcW w:w="1796" w:type="dxa"/>
            <w:vAlign w:val="center"/>
          </w:tcPr>
          <w:p w14:paraId="632BF18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Deletion and kinase dead mutation</w:t>
            </w:r>
          </w:p>
        </w:tc>
        <w:tc>
          <w:tcPr>
            <w:tcW w:w="1417" w:type="dxa"/>
            <w:vAlign w:val="center"/>
          </w:tcPr>
          <w:p w14:paraId="27DCF1A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3.5-E18.5</w:t>
            </w:r>
          </w:p>
        </w:tc>
        <w:tc>
          <w:tcPr>
            <w:tcW w:w="2591" w:type="dxa"/>
            <w:vAlign w:val="center"/>
          </w:tcPr>
          <w:p w14:paraId="622F5CF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; fewer SpT and GCs</w:t>
            </w:r>
          </w:p>
        </w:tc>
        <w:tc>
          <w:tcPr>
            <w:tcW w:w="1843" w:type="dxa"/>
            <w:vAlign w:val="center"/>
          </w:tcPr>
          <w:p w14:paraId="4E0DA27B" w14:textId="5228037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XJrYXI8L0F1dGhvcj48WWVhcj4yMDE0PC9ZZWFyPjxS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XJrYXI8L0F1dGhvcj48WWVhcj4yMDE0PC9ZZWFyPjxS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arkar et al., 201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C1F181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4FECB25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</w:tr>
      <w:tr w:rsidR="005727E0" w:rsidRPr="005727E0" w14:paraId="5231915D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07C6EBE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Htra1</w:t>
            </w:r>
          </w:p>
        </w:tc>
        <w:tc>
          <w:tcPr>
            <w:tcW w:w="3166" w:type="dxa"/>
            <w:vAlign w:val="center"/>
          </w:tcPr>
          <w:p w14:paraId="7554E1B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High temperature requirement A1 serine peptidase 1</w:t>
            </w:r>
          </w:p>
        </w:tc>
        <w:tc>
          <w:tcPr>
            <w:tcW w:w="1796" w:type="dxa"/>
            <w:vAlign w:val="center"/>
          </w:tcPr>
          <w:p w14:paraId="54634F4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00E4C9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iable</w:t>
            </w:r>
          </w:p>
        </w:tc>
        <w:tc>
          <w:tcPr>
            <w:tcW w:w="2591" w:type="dxa"/>
            <w:vAlign w:val="center"/>
          </w:tcPr>
          <w:p w14:paraId="6408BAF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; fewer SpT and GCs</w:t>
            </w:r>
          </w:p>
        </w:tc>
        <w:tc>
          <w:tcPr>
            <w:tcW w:w="1843" w:type="dxa"/>
            <w:vAlign w:val="center"/>
          </w:tcPr>
          <w:p w14:paraId="3DFA84F5" w14:textId="6F31723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XNhbjwvQXV0aG9yPjxZZWFyPjIwMTU8L1llYXI+PFJl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YXNhbjwvQXV0aG9yPjxZZWFyPjIwMTU8L1llYXI+PFJl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asan et al., 201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4ECB726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6DF103F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</w:tr>
      <w:tr w:rsidR="005727E0" w:rsidRPr="005727E0" w14:paraId="0F16D053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52A2820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Nodal</w:t>
            </w:r>
          </w:p>
        </w:tc>
        <w:tc>
          <w:tcPr>
            <w:tcW w:w="3166" w:type="dxa"/>
            <w:vAlign w:val="center"/>
          </w:tcPr>
          <w:p w14:paraId="3F62962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odal growth differentiation factor</w:t>
            </w:r>
          </w:p>
        </w:tc>
        <w:tc>
          <w:tcPr>
            <w:tcW w:w="1796" w:type="dxa"/>
            <w:vAlign w:val="center"/>
          </w:tcPr>
          <w:p w14:paraId="4426AFE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1B362B8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083167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Reduced SpT; increased TGC numbers</w:t>
            </w:r>
          </w:p>
        </w:tc>
        <w:tc>
          <w:tcPr>
            <w:tcW w:w="1843" w:type="dxa"/>
            <w:vAlign w:val="center"/>
          </w:tcPr>
          <w:p w14:paraId="6A5900E8" w14:textId="243F343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YTwvQXV0aG9yPjxZZWFyPjIwMDE8L1llYXI+PFJlY051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YTwvQXV0aG9yPjxZZWFyPjIwMDE8L1llYXI+PFJlY051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a et al., 200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384B55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452DF4D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7A70C356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7942A90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Nodal</w:t>
            </w:r>
          </w:p>
        </w:tc>
        <w:tc>
          <w:tcPr>
            <w:tcW w:w="3166" w:type="dxa"/>
            <w:vAlign w:val="center"/>
          </w:tcPr>
          <w:p w14:paraId="0D5CAB6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odal growth differentiation factor</w:t>
            </w:r>
          </w:p>
        </w:tc>
        <w:tc>
          <w:tcPr>
            <w:tcW w:w="1796" w:type="dxa"/>
            <w:vAlign w:val="center"/>
          </w:tcPr>
          <w:p w14:paraId="372820C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ypomorph</w:t>
            </w:r>
          </w:p>
        </w:tc>
        <w:tc>
          <w:tcPr>
            <w:tcW w:w="1417" w:type="dxa"/>
            <w:vAlign w:val="center"/>
          </w:tcPr>
          <w:p w14:paraId="197E390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1A5E870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nlarged JZ and TGC layers</w:t>
            </w:r>
          </w:p>
        </w:tc>
        <w:tc>
          <w:tcPr>
            <w:tcW w:w="1843" w:type="dxa"/>
            <w:vAlign w:val="center"/>
          </w:tcPr>
          <w:p w14:paraId="376DF373" w14:textId="3FDF325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YTwvQXV0aG9yPjxZZWFyPjIwMDE8L1llYXI+PFJlY051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YTwvQXV0aG9yPjxZZWFyPjIwMDE8L1llYXI+PFJlY051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a et al., 200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021649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6C1B9D5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96F8E47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5302B04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Pdcd5</w:t>
            </w:r>
          </w:p>
        </w:tc>
        <w:tc>
          <w:tcPr>
            <w:tcW w:w="3166" w:type="dxa"/>
            <w:vAlign w:val="center"/>
          </w:tcPr>
          <w:p w14:paraId="29308A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rogrammed cell death 5</w:t>
            </w:r>
          </w:p>
        </w:tc>
        <w:tc>
          <w:tcPr>
            <w:tcW w:w="1796" w:type="dxa"/>
            <w:vAlign w:val="center"/>
          </w:tcPr>
          <w:p w14:paraId="4647B91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4895BE2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3.5</w:t>
            </w:r>
          </w:p>
        </w:tc>
        <w:tc>
          <w:tcPr>
            <w:tcW w:w="2591" w:type="dxa"/>
            <w:vAlign w:val="center"/>
          </w:tcPr>
          <w:p w14:paraId="33AC49C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; fewer GCs and TGCs; small labyrinth</w:t>
            </w:r>
          </w:p>
        </w:tc>
        <w:tc>
          <w:tcPr>
            <w:tcW w:w="1843" w:type="dxa"/>
            <w:vAlign w:val="center"/>
          </w:tcPr>
          <w:p w14:paraId="739794A2" w14:textId="66D43FF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TwvQXV0aG9yPjxZZWFyPjIwMTc8L1llYXI+PFJlY051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aTwvQXV0aG9yPjxZZWFyPjIwMTc8L1llYXI+PFJlY051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i et al., 201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92E0B4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1673898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68CFB47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77B2274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lastRenderedPageBreak/>
              <w:t>Phlda2</w:t>
            </w:r>
          </w:p>
        </w:tc>
        <w:tc>
          <w:tcPr>
            <w:tcW w:w="3166" w:type="dxa"/>
            <w:vAlign w:val="center"/>
          </w:tcPr>
          <w:p w14:paraId="08991DA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leckstrin Homology Like Domain Family A member 2</w:t>
            </w:r>
          </w:p>
        </w:tc>
        <w:tc>
          <w:tcPr>
            <w:tcW w:w="1796" w:type="dxa"/>
            <w:vAlign w:val="center"/>
          </w:tcPr>
          <w:p w14:paraId="7512F06C" w14:textId="683D50F2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 Over</w:t>
            </w:r>
            <w:r w:rsidR="00980ED7">
              <w:rPr>
                <w:rFonts w:ascii="Times New Roman" w:hAnsi="Times New Roman" w:cs="Times New Roman"/>
                <w:color w:val="000000"/>
              </w:rPr>
              <w:t>-</w:t>
            </w:r>
            <w:r w:rsidRPr="005727E0">
              <w:rPr>
                <w:rFonts w:ascii="Times New Roman" w:hAnsi="Times New Roman" w:cs="Times New Roman"/>
                <w:color w:val="000000"/>
              </w:rPr>
              <w:t>expression</w:t>
            </w:r>
          </w:p>
        </w:tc>
        <w:tc>
          <w:tcPr>
            <w:tcW w:w="1417" w:type="dxa"/>
            <w:vAlign w:val="center"/>
          </w:tcPr>
          <w:p w14:paraId="729E42E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3C78EEC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; fewer GCs</w:t>
            </w:r>
          </w:p>
        </w:tc>
        <w:tc>
          <w:tcPr>
            <w:tcW w:w="1843" w:type="dxa"/>
            <w:vAlign w:val="center"/>
          </w:tcPr>
          <w:p w14:paraId="066D534A" w14:textId="5FF3749F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MDwvWWVhcj48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MDwvWWVhcj48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unster et al., 2010; Tunster et al., 2016a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2B20EF3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2984CBD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6F7D273A" w14:textId="77777777" w:rsidTr="000C7DAB">
        <w:tc>
          <w:tcPr>
            <w:tcW w:w="1418" w:type="dxa"/>
            <w:vAlign w:val="center"/>
          </w:tcPr>
          <w:p w14:paraId="4990BC8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Phlda2</w:t>
            </w:r>
          </w:p>
        </w:tc>
        <w:tc>
          <w:tcPr>
            <w:tcW w:w="3166" w:type="dxa"/>
            <w:vAlign w:val="center"/>
          </w:tcPr>
          <w:p w14:paraId="509CF91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leckstrin Homology Like Domain Family A member 2</w:t>
            </w:r>
          </w:p>
        </w:tc>
        <w:tc>
          <w:tcPr>
            <w:tcW w:w="1796" w:type="dxa"/>
            <w:vAlign w:val="center"/>
          </w:tcPr>
          <w:p w14:paraId="310D62E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699795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7758C72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Enlarged JZ; increased GC numbers </w:t>
            </w:r>
          </w:p>
        </w:tc>
        <w:tc>
          <w:tcPr>
            <w:tcW w:w="1843" w:type="dxa"/>
            <w:vAlign w:val="center"/>
          </w:tcPr>
          <w:p w14:paraId="23DE2726" w14:textId="24227D4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NjwvWWVhcj48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dW5zdGVyPC9BdXRob3I+PFllYXI+MjAxNjwvWWVhcj48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unster et al., 2016a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C90A4F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vAlign w:val="center"/>
          </w:tcPr>
          <w:p w14:paraId="74154822" w14:textId="5210551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W1hcjwvQXV0aG9yPjxZZWFyPjIwMTI8L1llYXI+PFJl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W1hcjwvQXV0aG9yPjxZZWFyPjIwMTI8L1llYXI+PFJl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cMinn et al., 2006; Kumar et al., 201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44B42DEF" w14:textId="77777777" w:rsidTr="000C7DAB">
        <w:tc>
          <w:tcPr>
            <w:tcW w:w="1418" w:type="dxa"/>
            <w:vAlign w:val="center"/>
          </w:tcPr>
          <w:p w14:paraId="2F56C50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Pcdh12</w:t>
            </w:r>
          </w:p>
        </w:tc>
        <w:tc>
          <w:tcPr>
            <w:tcW w:w="3166" w:type="dxa"/>
            <w:vAlign w:val="center"/>
          </w:tcPr>
          <w:p w14:paraId="2ED2234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rotocadherin 12</w:t>
            </w:r>
          </w:p>
        </w:tc>
        <w:tc>
          <w:tcPr>
            <w:tcW w:w="1796" w:type="dxa"/>
            <w:vAlign w:val="center"/>
          </w:tcPr>
          <w:p w14:paraId="4E9FD39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6485840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7125D1A8" w14:textId="699A601D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ncreased GC numbers and mislocal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</w:t>
            </w:r>
          </w:p>
        </w:tc>
        <w:tc>
          <w:tcPr>
            <w:tcW w:w="1843" w:type="dxa"/>
            <w:vAlign w:val="center"/>
          </w:tcPr>
          <w:p w14:paraId="52E91C2E" w14:textId="7714F0D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Rampon&lt;/Author&gt;&lt;Year&gt;2008&lt;/Year&gt;&lt;RecNum&gt;24&lt;/RecNum&gt;&lt;DisplayText&gt;(Rampon et al., 2008)&lt;/DisplayText&gt;&lt;record&gt;&lt;rec-number&gt;24&lt;/rec-number&gt;&lt;foreign-keys&gt;&lt;key app="EN" db-id="vffev09e4f5ptuezzapv5psf5stfv5s290ev" timestamp="0"&gt;24&lt;/key&gt;&lt;/foreign-keys&gt;&lt;ref-type name="Journal Article"&gt;17&lt;/ref-type&gt;&lt;contributors&gt;&lt;authors&gt;&lt;author&gt;Rampon, C.&lt;/author&gt;&lt;author&gt;Bouillot, S.&lt;/author&gt;&lt;author&gt;Climescu-Haulica, A.&lt;/author&gt;&lt;author&gt;Prandini, M. H.&lt;/author&gt;&lt;author&gt;Cand, F.&lt;/author&gt;&lt;author&gt;Vandenbrouck, Y.&lt;/author&gt;&lt;author&gt;Huber, P.&lt;/author&gt;&lt;/authors&gt;&lt;/contributors&gt;&lt;auth-address&gt;Laboratory of Vascular Pathophysiology, Institut National de la Sante et de la Recherche Medicale U882, Commissariat a l&amp;apos;Energie Atomique (CEA), Grenoble University, CEA, Grenoble, France.&lt;/auth-address&gt;&lt;titles&gt;&lt;title&gt;Protocadherin 12 deficiency alters morphogenesis and transcriptional profile of the placenta&lt;/title&gt;&lt;secondary-title&gt;Physiol Genomics&lt;/secondary-title&gt;&lt;/titles&gt;&lt;pages&gt;193-204&lt;/pages&gt;&lt;volume&gt;34&lt;/volume&gt;&lt;number&gt;2&lt;/number&gt;&lt;keywords&gt;&lt;keyword&gt;Animals&lt;/keyword&gt;&lt;keyword&gt;Animals, Newborn&lt;/keyword&gt;&lt;keyword&gt;Cadherins/*deficiency/metabolism&lt;/keyword&gt;&lt;keyword&gt;Cell Adhesion&lt;/keyword&gt;&lt;keyword&gt;Cell Movement&lt;/keyword&gt;&lt;keyword&gt;Decidua/cytology/metabolism&lt;/keyword&gt;&lt;keyword&gt;Female&lt;/keyword&gt;&lt;keyword&gt;*Gene Expression Profiling&lt;/keyword&gt;&lt;keyword&gt;Glycogen/metabolism&lt;/keyword&gt;&lt;keyword&gt;Mice&lt;/keyword&gt;&lt;keyword&gt;*Morphogenesis&lt;/keyword&gt;&lt;keyword&gt;Organ Size&lt;/keyword&gt;&lt;keyword&gt;Placenta/cytology/*embryology/*metabolism&lt;/keyword&gt;&lt;keyword&gt;Pregnancy&lt;/keyword&gt;&lt;keyword&gt;Reverse Transcriptase Polymerase Chain Reaction&lt;/keyword&gt;&lt;/keywords&gt;&lt;dates&gt;&lt;year&gt;2008&lt;/year&gt;&lt;pub-dates&gt;&lt;date&gt;Jul 15&lt;/date&gt;&lt;/pub-dates&gt;&lt;/dates&gt;&lt;isbn&gt;1531-2267 (Electronic)&amp;#xD;1094-8341 (Linking)&lt;/isbn&gt;&lt;accession-num&gt;18477666&lt;/accession-num&gt;&lt;urls&gt;&lt;related-urls&gt;&lt;url&gt;https://www.ncbi.nlm.nih.gov/pubmed/18477666&lt;/url&gt;&lt;/related-urls&gt;&lt;/urls&gt;&lt;custom2&gt;PMC3305468&lt;/custom2&gt;&lt;electronic-resource-num&gt;10.1152/physiolgenomics.00220.200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Rampon et al., 200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3EAFE2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792613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39EAB9BF" w14:textId="77777777" w:rsidTr="000C7DAB">
        <w:tc>
          <w:tcPr>
            <w:tcW w:w="1418" w:type="dxa"/>
            <w:vAlign w:val="center"/>
          </w:tcPr>
          <w:p w14:paraId="4F530D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Tfap2c</w:t>
            </w:r>
          </w:p>
        </w:tc>
        <w:tc>
          <w:tcPr>
            <w:tcW w:w="3166" w:type="dxa"/>
            <w:vAlign w:val="center"/>
          </w:tcPr>
          <w:p w14:paraId="403BD15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ranscription factor AP-2 gamma</w:t>
            </w:r>
          </w:p>
        </w:tc>
        <w:tc>
          <w:tcPr>
            <w:tcW w:w="1796" w:type="dxa"/>
            <w:vAlign w:val="center"/>
          </w:tcPr>
          <w:p w14:paraId="51DB88E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Deletion in </w:t>
            </w:r>
            <w:r w:rsidRPr="005727E0">
              <w:rPr>
                <w:rFonts w:ascii="Times New Roman" w:hAnsi="Times New Roman" w:cs="Times New Roman"/>
                <w:i/>
                <w:color w:val="000000"/>
              </w:rPr>
              <w:t>Tpbpa</w:t>
            </w:r>
            <w:r w:rsidRPr="005727E0">
              <w:rPr>
                <w:rFonts w:ascii="Times New Roman" w:hAnsi="Times New Roman" w:cs="Times New Roman"/>
                <w:color w:val="000000"/>
              </w:rPr>
              <w:t>+ cells</w:t>
            </w:r>
          </w:p>
        </w:tc>
        <w:tc>
          <w:tcPr>
            <w:tcW w:w="1417" w:type="dxa"/>
            <w:vAlign w:val="center"/>
          </w:tcPr>
          <w:p w14:paraId="6E2078A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6EC2BF3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JZ</w:t>
            </w:r>
          </w:p>
        </w:tc>
        <w:tc>
          <w:tcPr>
            <w:tcW w:w="1843" w:type="dxa"/>
            <w:vAlign w:val="center"/>
          </w:tcPr>
          <w:p w14:paraId="402DB11D" w14:textId="77A33512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GFybWE8L0F1dGhvcj48WWVhcj4yMDE2PC9ZZWFyPjxS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GFybWE8L0F1dGhvcj48WWVhcj4yMDE2PC9ZZWFyPjxS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harma et al., 201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33F0782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B3F63F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A9B28A6" w14:textId="77777777" w:rsidTr="005727E0">
        <w:trPr>
          <w:trHeight w:val="524"/>
        </w:trPr>
        <w:tc>
          <w:tcPr>
            <w:tcW w:w="15168" w:type="dxa"/>
            <w:gridSpan w:val="8"/>
            <w:vAlign w:val="center"/>
          </w:tcPr>
          <w:p w14:paraId="7CE4A502" w14:textId="77777777" w:rsidR="005727E0" w:rsidRPr="005727E0" w:rsidRDefault="005727E0" w:rsidP="00273E53">
            <w:pPr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b/>
                <w:color w:val="000000" w:themeColor="text1"/>
              </w:rPr>
              <w:t>Labyrinth defects</w:t>
            </w:r>
          </w:p>
        </w:tc>
      </w:tr>
      <w:tr w:rsidR="005727E0" w:rsidRPr="005727E0" w14:paraId="52F0F0AB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7349E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Akt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E849A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hymoma viral proto-oncogene 1; PKBa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5ED1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9A036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81B048" w14:textId="048D7401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 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548B87" w14:textId="7662B94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Yang&lt;/Author&gt;&lt;Year&gt;2003&lt;/Year&gt;&lt;RecNum&gt;29&lt;/RecNum&gt;&lt;DisplayText&gt;(Yang et al., 2003)&lt;/DisplayText&gt;&lt;record&gt;&lt;rec-number&gt;29&lt;/rec-number&gt;&lt;foreign-keys&gt;&lt;key app="EN" db-id="vffev09e4f5ptuezzapv5psf5stfv5s290ev" timestamp="0"&gt;29&lt;/key&gt;&lt;/foreign-keys&gt;&lt;ref-type name="Journal Article"&gt;17&lt;/ref-type&gt;&lt;contributors&gt;&lt;authors&gt;&lt;author&gt;Yang, Z. Z.&lt;/author&gt;&lt;author&gt;Tschopp, O.&lt;/author&gt;&lt;author&gt;Hemmings-Mieszczak, M.&lt;/author&gt;&lt;author&gt;Feng, J.&lt;/author&gt;&lt;author&gt;Brodbeck, D.&lt;/author&gt;&lt;author&gt;Perentes, E.&lt;/author&gt;&lt;author&gt;Hemmings, B. A.&lt;/author&gt;&lt;/authors&gt;&lt;/contributors&gt;&lt;auth-address&gt;Friedrich Miescher Institute for Biomedical Research, Maulbeerstrasse 66, CH-4058 Basel, Switzerland.&lt;/auth-address&gt;&lt;titles&gt;&lt;title&gt;Protein kinase B alpha/Akt1 regulates placental development and fetal growth&lt;/title&gt;&lt;secondary-title&gt;J Biol Chem&lt;/secondary-title&gt;&lt;/titles&gt;&lt;periodical&gt;&lt;full-title&gt;J Biol Chem&lt;/full-title&gt;&lt;/periodical&gt;&lt;pages&gt;32124-31&lt;/pages&gt;&lt;volume&gt;278&lt;/volume&gt;&lt;number&gt;34&lt;/number&gt;&lt;keywords&gt;&lt;keyword&gt;Amino Acid Sequence&lt;/keyword&gt;&lt;keyword&gt;Animals&lt;/keyword&gt;&lt;keyword&gt;Base Sequence&lt;/keyword&gt;&lt;keyword&gt;Blotting, Western&lt;/keyword&gt;&lt;keyword&gt;DNA Primers&lt;/keyword&gt;&lt;keyword&gt;*Embryonic and Fetal Development/*physiology&lt;/keyword&gt;&lt;keyword&gt;Immunohistochemistry&lt;/keyword&gt;&lt;keyword&gt;Mice&lt;/keyword&gt;&lt;keyword&gt;Mice, Knockout&lt;/keyword&gt;&lt;keyword&gt;Molecular Sequence Data&lt;/keyword&gt;&lt;keyword&gt;*Placentation&lt;/keyword&gt;&lt;keyword&gt;Protein-Serine-Threonine Kinases/genetics/*physiology&lt;/keyword&gt;&lt;keyword&gt;*Proto-Oncogene Proteins&lt;/keyword&gt;&lt;keyword&gt;Proto-Oncogene Proteins c-akt&lt;/keyword&gt;&lt;/keywords&gt;&lt;dates&gt;&lt;year&gt;2003&lt;/year&gt;&lt;pub-dates&gt;&lt;date&gt;Aug 22&lt;/date&gt;&lt;/pub-dates&gt;&lt;/dates&gt;&lt;isbn&gt;0021-9258 (Print)&amp;#xD;0021-9258 (Linking)&lt;/isbn&gt;&lt;accession-num&gt;12783884&lt;/accession-num&gt;&lt;urls&gt;&lt;related-urls&gt;&lt;url&gt;https://www.ncbi.nlm.nih.gov/pubmed/12783884&lt;/url&gt;&lt;/related-urls&gt;&lt;/urls&gt;&lt;electronic-resource-num&gt;10.1074/jbc.M30284720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Yang et al., 200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799DE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AC4572" w14:textId="5F7A3D2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aviola et al., 200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0ADF8176" w14:textId="77777777" w:rsidTr="000C7DAB">
        <w:trPr>
          <w:trHeight w:val="365"/>
        </w:trPr>
        <w:tc>
          <w:tcPr>
            <w:tcW w:w="1418" w:type="dxa"/>
            <w:vAlign w:val="center"/>
          </w:tcPr>
          <w:p w14:paraId="004DAA3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Arnt</w:t>
            </w:r>
          </w:p>
        </w:tc>
        <w:tc>
          <w:tcPr>
            <w:tcW w:w="3166" w:type="dxa"/>
            <w:vAlign w:val="center"/>
          </w:tcPr>
          <w:p w14:paraId="3E86B3A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Aryl </w:t>
            </w:r>
            <w:r w:rsidRPr="005727E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hydrocarbon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 receptor nuclear translocator; H</w:t>
            </w:r>
            <w:r w:rsidRPr="005727E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if1-</w:t>
            </w:r>
            <w:r w:rsidRPr="005727E0">
              <w:rPr>
                <w:rFonts w:ascii="Times New Roman" w:hAnsi="Times New Roman" w:cs="Times New Roman"/>
              </w:rPr>
              <w:sym w:font="Symbol" w:char="F062"/>
            </w:r>
          </w:p>
        </w:tc>
        <w:tc>
          <w:tcPr>
            <w:tcW w:w="1796" w:type="dxa"/>
            <w:vAlign w:val="center"/>
          </w:tcPr>
          <w:p w14:paraId="50A6DAB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2C20BC6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E10.5</w:t>
            </w:r>
          </w:p>
        </w:tc>
        <w:tc>
          <w:tcPr>
            <w:tcW w:w="2591" w:type="dxa"/>
            <w:vAlign w:val="center"/>
          </w:tcPr>
          <w:p w14:paraId="7EE877C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ailure to initiate chorio-allantoic branching morphogenesis</w:t>
            </w:r>
          </w:p>
        </w:tc>
        <w:tc>
          <w:tcPr>
            <w:tcW w:w="1843" w:type="dxa"/>
            <w:vAlign w:val="center"/>
          </w:tcPr>
          <w:p w14:paraId="37492979" w14:textId="3B05BE5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BZGVsbWFuPC9BdXRob3I+PFllYXI+MjAwMDwvWWVhcj48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BZGVsbWFuPC9BdXRob3I+PFllYXI+MjAwMDwvWWVhcj48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ozak et al., 1997; Adelman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CC8E8B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1295761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35480DF" w14:textId="77777777" w:rsidTr="000C7DAB">
        <w:trPr>
          <w:trHeight w:val="365"/>
        </w:trPr>
        <w:tc>
          <w:tcPr>
            <w:tcW w:w="1418" w:type="dxa"/>
            <w:vAlign w:val="center"/>
          </w:tcPr>
          <w:p w14:paraId="3B76351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Birc6</w:t>
            </w:r>
          </w:p>
        </w:tc>
        <w:tc>
          <w:tcPr>
            <w:tcW w:w="3166" w:type="dxa"/>
            <w:vAlign w:val="center"/>
          </w:tcPr>
          <w:p w14:paraId="40DF165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Baculoviral IAP repeat-containing 6; Bruce</w:t>
            </w:r>
          </w:p>
        </w:tc>
        <w:tc>
          <w:tcPr>
            <w:tcW w:w="1796" w:type="dxa"/>
            <w:vAlign w:val="center"/>
          </w:tcPr>
          <w:p w14:paraId="496995F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2AA4C8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erinatal lethality</w:t>
            </w:r>
          </w:p>
        </w:tc>
        <w:tc>
          <w:tcPr>
            <w:tcW w:w="2591" w:type="dxa"/>
            <w:vAlign w:val="center"/>
          </w:tcPr>
          <w:p w14:paraId="0A472BF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byrinth normal size; decreased vascular branching, small JZ</w:t>
            </w:r>
          </w:p>
        </w:tc>
        <w:tc>
          <w:tcPr>
            <w:tcW w:w="1843" w:type="dxa"/>
            <w:vAlign w:val="center"/>
          </w:tcPr>
          <w:p w14:paraId="676F6B70" w14:textId="4CC16782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b3R6PC9BdXRob3I+PFllYXI+MjAwNDwvWWVhcj48UmVj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b3R6PC9BdXRob3I+PFllYXI+MjAwNDwvWWVhcj48UmVj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otz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3879A26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D58D0F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2F615325" w14:textId="77777777" w:rsidTr="000C7DAB">
        <w:trPr>
          <w:trHeight w:val="365"/>
        </w:trPr>
        <w:tc>
          <w:tcPr>
            <w:tcW w:w="1418" w:type="dxa"/>
            <w:vAlign w:val="center"/>
          </w:tcPr>
          <w:p w14:paraId="1BE0C44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cnf</w:t>
            </w:r>
          </w:p>
        </w:tc>
        <w:tc>
          <w:tcPr>
            <w:tcW w:w="3166" w:type="dxa"/>
            <w:vAlign w:val="center"/>
          </w:tcPr>
          <w:p w14:paraId="18D5B1E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yclin F</w:t>
            </w:r>
          </w:p>
        </w:tc>
        <w:tc>
          <w:tcPr>
            <w:tcW w:w="1796" w:type="dxa"/>
            <w:vAlign w:val="center"/>
          </w:tcPr>
          <w:p w14:paraId="5916BEE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58A6E2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1541FFB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chorio-allantoic fusion failure, lack of fetal labyrinthine vasculature</w:t>
            </w:r>
          </w:p>
        </w:tc>
        <w:tc>
          <w:tcPr>
            <w:tcW w:w="1843" w:type="dxa"/>
            <w:vAlign w:val="center"/>
          </w:tcPr>
          <w:p w14:paraId="1FFC3393" w14:textId="66586A68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ZXR6bGFmZjwvQXV0aG9yPjxZZWFyPjIwMDQ8L1llYXI+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ZXR6bGFmZjwvQXV0aG9yPjxZZWFyPjIwMDQ8L1llYXI+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etzlaff et al., 2004a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2953604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7EA231E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23092C6A" w14:textId="77777777" w:rsidTr="000C7DAB">
        <w:trPr>
          <w:trHeight w:val="365"/>
        </w:trPr>
        <w:tc>
          <w:tcPr>
            <w:tcW w:w="1418" w:type="dxa"/>
            <w:vAlign w:val="center"/>
          </w:tcPr>
          <w:p w14:paraId="43BF7F6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hm</w:t>
            </w:r>
          </w:p>
        </w:tc>
        <w:tc>
          <w:tcPr>
            <w:tcW w:w="3166" w:type="dxa"/>
            <w:vAlign w:val="center"/>
          </w:tcPr>
          <w:p w14:paraId="24870E1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horoideremia (RAB escort protein 1)</w:t>
            </w:r>
          </w:p>
        </w:tc>
        <w:tc>
          <w:tcPr>
            <w:tcW w:w="1796" w:type="dxa"/>
            <w:vAlign w:val="center"/>
          </w:tcPr>
          <w:p w14:paraId="6C33B43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1695562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</w:t>
            </w:r>
          </w:p>
        </w:tc>
        <w:tc>
          <w:tcPr>
            <w:tcW w:w="2591" w:type="dxa"/>
            <w:vAlign w:val="center"/>
          </w:tcPr>
          <w:p w14:paraId="7A161A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placenta; very small/absent labyrinth</w:t>
            </w:r>
          </w:p>
        </w:tc>
        <w:tc>
          <w:tcPr>
            <w:tcW w:w="1843" w:type="dxa"/>
            <w:vAlign w:val="center"/>
          </w:tcPr>
          <w:p w14:paraId="3CF0BFC1" w14:textId="21E13E4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Gk8L0F1dGhvcj48WWVhcj4yMDA0PC9ZZWFyPjxSZWNO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Gk8L0F1dGhvcj48WWVhcj4yMDA0PC9ZZWFyPjxSZWNO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hi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AF920D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426E784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6D1CC9E" w14:textId="77777777" w:rsidTr="000C7DAB">
        <w:tc>
          <w:tcPr>
            <w:tcW w:w="1418" w:type="dxa"/>
            <w:vAlign w:val="center"/>
          </w:tcPr>
          <w:p w14:paraId="31F9923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ited1</w:t>
            </w:r>
          </w:p>
        </w:tc>
        <w:tc>
          <w:tcPr>
            <w:tcW w:w="3166" w:type="dxa"/>
            <w:vAlign w:val="center"/>
          </w:tcPr>
          <w:p w14:paraId="4E6AE1D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bp/P300-Interacting Transactivator, With Glu/Asp-Rich Carboxy-Terminal</w:t>
            </w:r>
          </w:p>
        </w:tc>
        <w:tc>
          <w:tcPr>
            <w:tcW w:w="1796" w:type="dxa"/>
            <w:vAlign w:val="center"/>
          </w:tcPr>
          <w:p w14:paraId="7566756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6B2E62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Growth-restricted E18.5, perinatal death</w:t>
            </w:r>
          </w:p>
        </w:tc>
        <w:tc>
          <w:tcPr>
            <w:tcW w:w="2591" w:type="dxa"/>
            <w:vAlign w:val="center"/>
          </w:tcPr>
          <w:p w14:paraId="4833679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nlarged JZ, smaller labyrinth; enlarged maternal blood sinusoids</w:t>
            </w:r>
          </w:p>
        </w:tc>
        <w:tc>
          <w:tcPr>
            <w:tcW w:w="1843" w:type="dxa"/>
            <w:vAlign w:val="center"/>
          </w:tcPr>
          <w:p w14:paraId="771AD3F7" w14:textId="1948122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Rodriguez&lt;/Author&gt;&lt;Year&gt;2004&lt;/Year&gt;&lt;RecNum&gt;15&lt;/RecNum&gt;&lt;DisplayText&gt;(Rodriguez et al., 2004)&lt;/DisplayText&gt;&lt;record&gt;&lt;rec-number&gt;15&lt;/rec-number&gt;&lt;foreign-keys&gt;&lt;key app="EN" db-id="vffev09e4f5ptuezzapv5psf5stfv5s290ev" timestamp="0"&gt;15&lt;/key&gt;&lt;/foreign-keys&gt;&lt;ref-type name="Journal Article"&gt;17&lt;/ref-type&gt;&lt;contributors&gt;&lt;authors&gt;&lt;author&gt;Rodriguez, T. A.&lt;/author&gt;&lt;author&gt;Sparrow, D. B.&lt;/author&gt;&lt;author&gt;Scott, A. N.&lt;/author&gt;&lt;author&gt;Withington, S. L.&lt;/author&gt;&lt;author&gt;Preis, J. I.&lt;/author&gt;&lt;author&gt;Michalicek, J.&lt;/author&gt;&lt;author&gt;Clements, M.&lt;/author&gt;&lt;author&gt;Tsang, T. E.&lt;/author&gt;&lt;author&gt;Shioda, T.&lt;/author&gt;&lt;author&gt;Beddington, R. S.&lt;/author&gt;&lt;author&gt;Dunwoodie, S. L.&lt;/author&gt;&lt;/authors&gt;&lt;/contributors&gt;&lt;auth-address&gt;Mammalian Development Division, National Institute for Medical Research, London, United Kingdom.&lt;/auth-address&gt;&lt;titles&gt;&lt;title&gt;Cited1 is required in trophoblasts for placental development and for embryo growth and survival&lt;/title&gt;&lt;secondary-title&gt;Mol Cell Biol&lt;/secondary-title&gt;&lt;/titles&gt;&lt;periodical&gt;&lt;full-title&gt;Mol Cell Biol&lt;/full-title&gt;&lt;/periodical&gt;&lt;pages&gt;228-44&lt;/pages&gt;&lt;volume&gt;24&lt;/volume&gt;&lt;number&gt;1&lt;/number&gt;&lt;keywords&gt;&lt;keyword&gt;Animals&lt;/keyword&gt;&lt;keyword&gt;Dosage Compensation, Genetic&lt;/keyword&gt;&lt;keyword&gt;Embryonic and Fetal Development/*physiology&lt;/keyword&gt;&lt;keyword&gt;Genes, Lethal&lt;/keyword&gt;&lt;keyword&gt;Mice&lt;/keyword&gt;&lt;keyword&gt;Nuclear Proteins/deficiency/genetics/*metabolism&lt;/keyword&gt;&lt;keyword&gt;Placenta/*embryology/pathology&lt;/keyword&gt;&lt;keyword&gt;Trans-Activators&lt;/keyword&gt;&lt;keyword&gt;Trophoblasts/*metabolism&lt;/keyword&gt;&lt;keyword&gt;X Chromosome/metabolism&lt;/keyword&gt;&lt;/keywords&gt;&lt;dates&gt;&lt;year&gt;2004&lt;/year&gt;&lt;pub-dates&gt;&lt;date&gt;Jan&lt;/date&gt;&lt;/pub-dates&gt;&lt;/dates&gt;&lt;accession-num&gt;14673158&lt;/accession-num&gt;&lt;urls&gt;&lt;related-urls&gt;&lt;url&gt;http://www.ncbi.nlm.nih.gov/entrez/query.fcgi?cmd=Retrieve&amp;amp;db=PubMed&amp;amp;dopt=Citation&amp;amp;list_uids=14673158 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Rodriguez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B42941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437AC1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7608A2E" w14:textId="77777777" w:rsidTr="000C7DAB">
        <w:tc>
          <w:tcPr>
            <w:tcW w:w="1418" w:type="dxa"/>
            <w:vAlign w:val="center"/>
          </w:tcPr>
          <w:p w14:paraId="39A3903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ol4a3bp</w:t>
            </w:r>
          </w:p>
        </w:tc>
        <w:tc>
          <w:tcPr>
            <w:tcW w:w="3166" w:type="dxa"/>
            <w:vAlign w:val="center"/>
          </w:tcPr>
          <w:p w14:paraId="52E00DAE" w14:textId="5EE69BC2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ollagen, type IV, alpha 3 (Goodpasture antigen) binding protein</w:t>
            </w:r>
          </w:p>
        </w:tc>
        <w:tc>
          <w:tcPr>
            <w:tcW w:w="1796" w:type="dxa"/>
            <w:vAlign w:val="center"/>
          </w:tcPr>
          <w:p w14:paraId="7879B08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6F76804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14 subviable</w:t>
            </w:r>
          </w:p>
        </w:tc>
        <w:tc>
          <w:tcPr>
            <w:tcW w:w="2591" w:type="dxa"/>
            <w:vAlign w:val="center"/>
          </w:tcPr>
          <w:p w14:paraId="30246EE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 lesions in labyrinth, fibrotic and/or necrotic</w:t>
            </w:r>
          </w:p>
          <w:p w14:paraId="00C03E1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patches </w:t>
            </w:r>
          </w:p>
        </w:tc>
        <w:tc>
          <w:tcPr>
            <w:tcW w:w="1843" w:type="dxa"/>
            <w:vAlign w:val="center"/>
          </w:tcPr>
          <w:p w14:paraId="6A19959F" w14:textId="6F2A7651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Perez-Garcia et al., 201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28DDC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4746EF8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518ACBC4" w14:textId="77777777" w:rsidTr="000C7DAB">
        <w:tc>
          <w:tcPr>
            <w:tcW w:w="1418" w:type="dxa"/>
            <w:vAlign w:val="center"/>
          </w:tcPr>
          <w:p w14:paraId="1DA1C2A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tbp2</w:t>
            </w:r>
          </w:p>
        </w:tc>
        <w:tc>
          <w:tcPr>
            <w:tcW w:w="3166" w:type="dxa"/>
            <w:vAlign w:val="center"/>
          </w:tcPr>
          <w:p w14:paraId="61B5667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-terminal binding protein 2</w:t>
            </w:r>
          </w:p>
        </w:tc>
        <w:tc>
          <w:tcPr>
            <w:tcW w:w="1796" w:type="dxa"/>
            <w:vAlign w:val="center"/>
          </w:tcPr>
          <w:p w14:paraId="0729EA3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6E0AC57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2E45B095" w14:textId="62B9AA2F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chorio</w:t>
            </w:r>
            <w:r>
              <w:rPr>
                <w:rFonts w:ascii="Times New Roman" w:hAnsi="Times New Roman" w:cs="Times New Roman"/>
                <w:color w:val="000000"/>
              </w:rPr>
              <w:t>-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allantoic </w:t>
            </w:r>
            <w:r w:rsidRPr="005727E0">
              <w:rPr>
                <w:rFonts w:ascii="Times New Roman" w:hAnsi="Times New Roman" w:cs="Times New Roman"/>
                <w:color w:val="000000"/>
              </w:rPr>
              <w:lastRenderedPageBreak/>
              <w:t>branching and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</w:t>
            </w:r>
          </w:p>
        </w:tc>
        <w:tc>
          <w:tcPr>
            <w:tcW w:w="1843" w:type="dxa"/>
            <w:vAlign w:val="center"/>
          </w:tcPr>
          <w:p w14:paraId="42941BDF" w14:textId="6E8CEB2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fldChar w:fldCharType="begin">
                <w:fldData xml:space="preserve">PEVuZE5vdGU+PENpdGU+PEF1dGhvcj5IaWxkZWJyYW5kPC9BdXRob3I+PFllYXI+MjAwMjwvWWVh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aWxkZWJyYW5kPC9BdXRob3I+PFllYXI+MjAwMjwvWWVh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ildebrand and Soriano, 200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46FE086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1A9497A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5976651" w14:textId="77777777" w:rsidTr="000C7DAB">
        <w:tc>
          <w:tcPr>
            <w:tcW w:w="1418" w:type="dxa"/>
            <w:vAlign w:val="center"/>
          </w:tcPr>
          <w:p w14:paraId="54B7FFD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Cyr61</w:t>
            </w:r>
          </w:p>
        </w:tc>
        <w:tc>
          <w:tcPr>
            <w:tcW w:w="3166" w:type="dxa"/>
            <w:vAlign w:val="center"/>
          </w:tcPr>
          <w:p w14:paraId="31DE823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ysteine rich protein 61 (ECM protein and integrin ligand); Ccn1</w:t>
            </w:r>
          </w:p>
        </w:tc>
        <w:tc>
          <w:tcPr>
            <w:tcW w:w="1796" w:type="dxa"/>
            <w:vAlign w:val="center"/>
          </w:tcPr>
          <w:p w14:paraId="4036712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039F40E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 – P1</w:t>
            </w:r>
          </w:p>
        </w:tc>
        <w:tc>
          <w:tcPr>
            <w:tcW w:w="2591" w:type="dxa"/>
            <w:vAlign w:val="center"/>
          </w:tcPr>
          <w:p w14:paraId="0F89BB0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chorio-allantoic fusion failure and branching morphogenesis defect</w:t>
            </w:r>
          </w:p>
        </w:tc>
        <w:tc>
          <w:tcPr>
            <w:tcW w:w="1843" w:type="dxa"/>
            <w:vAlign w:val="center"/>
          </w:tcPr>
          <w:p w14:paraId="31D9D976" w14:textId="7562BDB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bzwvQXV0aG9yPjxZZWFyPjIwMDI8L1llYXI+PFJlY051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bzwvQXV0aG9yPjxZZWFyPjIwMDI8L1llYXI+PFJlY051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o et al., 200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D78416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59712B4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011BBB0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3D0B7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Dlx3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EEA0F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Distal-less homeobox 3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A2D7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1F646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 E10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5BCD3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DC6BF4" w14:textId="085C4113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Morasso&lt;/Author&gt;&lt;Year&gt;1999&lt;/Year&gt;&lt;RecNum&gt;30&lt;/RecNum&gt;&lt;DisplayText&gt;(Morasso et al., 1999)&lt;/DisplayText&gt;&lt;record&gt;&lt;rec-number&gt;30&lt;/rec-number&gt;&lt;foreign-keys&gt;&lt;key app="EN" db-id="vffev09e4f5ptuezzapv5psf5stfv5s290ev" timestamp="0"&gt;30&lt;/key&gt;&lt;/foreign-keys&gt;&lt;ref-type name="Journal Article"&gt;17&lt;/ref-type&gt;&lt;contributors&gt;&lt;authors&gt;&lt;author&gt;Morasso, M. I.&lt;/author&gt;&lt;author&gt;Grinberg, A.&lt;/author&gt;&lt;author&gt;Robinson, G.&lt;/author&gt;&lt;author&gt;Sargent, T. D.&lt;/author&gt;&lt;author&gt;Mahon, K. A.&lt;/author&gt;&lt;/authors&gt;&lt;/contributors&gt;&lt;titles&gt;&lt;title&gt;Placental failure in mice lacking the homeobox gene Dlx3&lt;/title&gt;&lt;secondary-title&gt;Proc. Natl. Acad. Sci. U.S.A.&lt;/secondary-title&gt;&lt;/titles&gt;&lt;pages&gt;162-167&lt;/pages&gt;&lt;volume&gt;96&lt;/volume&gt;&lt;number&gt;1&lt;/number&gt;&lt;dates&gt;&lt;year&gt;1999&lt;/year&gt;&lt;/dates&gt;&lt;label&gt;0&lt;/label&gt;&lt;urls&gt;&lt;related-urls&gt;&lt;url&gt;http://www.ncbi.nlm.nih.gov/cgi-bin/Entrez/referer?http://www.pnas.org/cgi/content/full/96/1/162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orasso et al., 1999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265996" w14:textId="76F9D494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47C9B2" w14:textId="17906851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aHVpPC9BdXRob3I+PFllYXI+MjAxMTwvWWVhcj48UmVj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aHVpPC9BdXRob3I+PFllYXI+MjAxMTwvWWVhcj48UmVj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Chui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04C24AF8" w14:textId="77777777" w:rsidTr="000C7DAB">
        <w:tc>
          <w:tcPr>
            <w:tcW w:w="1418" w:type="dxa"/>
            <w:vAlign w:val="center"/>
          </w:tcPr>
          <w:p w14:paraId="4359F28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if2s1</w:t>
            </w:r>
          </w:p>
        </w:tc>
        <w:tc>
          <w:tcPr>
            <w:tcW w:w="3166" w:type="dxa"/>
            <w:vAlign w:val="center"/>
          </w:tcPr>
          <w:p w14:paraId="6CBA099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ukaryotic Translation Initiation factor 2, subunit 1 Alpha</w:t>
            </w:r>
          </w:p>
        </w:tc>
        <w:tc>
          <w:tcPr>
            <w:tcW w:w="1796" w:type="dxa"/>
            <w:vAlign w:val="center"/>
          </w:tcPr>
          <w:p w14:paraId="380F10E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Gain-of-function</w:t>
            </w:r>
          </w:p>
        </w:tc>
        <w:tc>
          <w:tcPr>
            <w:tcW w:w="1417" w:type="dxa"/>
            <w:vAlign w:val="center"/>
          </w:tcPr>
          <w:p w14:paraId="3508D53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erinatal lethality</w:t>
            </w:r>
          </w:p>
        </w:tc>
        <w:tc>
          <w:tcPr>
            <w:tcW w:w="2591" w:type="dxa"/>
            <w:vAlign w:val="center"/>
          </w:tcPr>
          <w:p w14:paraId="2EE8BAF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vAlign w:val="center"/>
          </w:tcPr>
          <w:p w14:paraId="315A0FC4" w14:textId="64A190A1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Yung&lt;/Author&gt;&lt;Year&gt;2012&lt;/Year&gt;&lt;RecNum&gt;31&lt;/RecNum&gt;&lt;DisplayText&gt;(Yung et al., 2012)&lt;/DisplayText&gt;&lt;record&gt;&lt;rec-number&gt;31&lt;/rec-number&gt;&lt;foreign-keys&gt;&lt;key app="EN" db-id="vffev09e4f5ptuezzapv5psf5stfv5s290ev" timestamp="0"&gt;31&lt;/key&gt;&lt;/foreign-keys&gt;&lt;ref-type name="Journal Article"&gt;17&lt;/ref-type&gt;&lt;contributors&gt;&lt;authors&gt;&lt;author&gt;Yung, H. W.&lt;/author&gt;&lt;author&gt;Hemberger, M.&lt;/author&gt;&lt;author&gt;Watson, E. D.&lt;/author&gt;&lt;author&gt;Senner, C. E.&lt;/author&gt;&lt;author&gt;Jones, C. P.&lt;/author&gt;&lt;author&gt;Kaufman, R. J.&lt;/author&gt;&lt;author&gt;Charnock-Jones, D. S.&lt;/author&gt;&lt;author&gt;Burton, G. J.&lt;/author&gt;&lt;/authors&gt;&lt;/contributors&gt;&lt;auth-address&gt;Centre for Trophoblast Research, University of Cambridge, Cambridge, CB2 3EG, UK.&lt;/auth-address&gt;&lt;titles&gt;&lt;title&gt;Endoplasmic reticulum stress disrupts placental morphogenesis: implications for human intrauterine growth restriction&lt;/title&gt;&lt;secondary-title&gt;Journal of Pathology&lt;/secondary-title&gt;&lt;/titles&gt;&lt;edition&gt;2012/06/27&lt;/edition&gt;&lt;dates&gt;&lt;year&gt;2012&lt;/year&gt;&lt;pub-dates&gt;&lt;date&gt;Jun 25&lt;/date&gt;&lt;/pub-dates&gt;&lt;/dates&gt;&lt;isbn&gt;1096-9896 (Electronic)&amp;#xD;0022-3417 (Linking)&lt;/isbn&gt;&lt;accession-num&gt;22733590&lt;/accession-num&gt;&lt;urls&gt;&lt;related-urls&gt;&lt;url&gt;http://www.ncbi.nlm.nih.gov/entrez/query.fcgi?cmd=Retrieve&amp;amp;db=PubMed&amp;amp;dopt=Citation&amp;amp;list_uids=22733590&lt;/url&gt;&lt;/related-urls&gt;&lt;/urls&gt;&lt;electronic-resource-num&gt;10.1002/path.4068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Yung et al., 201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671BB13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C6A4AB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2DCFCFB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C2CDC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gfl7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5E3D2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pidermal growth factor-like domain 7; vascular endothelial-statin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5C57B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9E8FF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064B00" w14:textId="54057419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fetal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782F64" w14:textId="65F3557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NrbzwvQXV0aG9yPjxZZWFyPjIwMTc8L1llYXI+PFJl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WNrbzwvQXV0aG9yPjxZZWFyPjIwMTc8L1llYXI+PFJl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acko et al., 201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BEFAD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AA49C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</w:tr>
      <w:tr w:rsidR="005727E0" w:rsidRPr="005727E0" w14:paraId="3D6FC943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E2111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gfr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B7368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pidermal growth factor receptor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B41E0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F0E0D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2.5 – P21 depending on genetic background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EE59F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E5779" w14:textId="3B11DD4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WJpbGlhPC9BdXRob3I+PFllYXI+MTk5NTwvWWVhcj48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aWJpbGlhPC9BdXRob3I+PFllYXI+MTk5NTwvWWVhcj48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ibilia and Wagner, 1995; Threadgill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6E8D0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263297" w14:textId="20E3108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Fondacci&lt;/Author&gt;&lt;Year&gt;1994&lt;/Year&gt;&lt;RecNum&gt;112&lt;/RecNum&gt;&lt;DisplayText&gt;(Fondacci et al., 1994)&lt;/DisplayText&gt;&lt;record&gt;&lt;rec-number&gt;112&lt;/rec-number&gt;&lt;foreign-keys&gt;&lt;key app="EN" db-id="vffev09e4f5ptuezzapv5psf5stfv5s290ev" timestamp="0"&gt;112&lt;/key&gt;&lt;/foreign-keys&gt;&lt;ref-type name="Journal Article"&gt;17&lt;/ref-type&gt;&lt;contributors&gt;&lt;authors&gt;&lt;author&gt;Fondacci, C.&lt;/author&gt;&lt;author&gt;Alsat, E.&lt;/author&gt;&lt;author&gt;Gabriel, R.&lt;/author&gt;&lt;author&gt;Blot, P.&lt;/author&gt;&lt;author&gt;Nessmann, C.&lt;/author&gt;&lt;author&gt;Evain-Brion, D.&lt;/author&gt;&lt;/authors&gt;&lt;/contributors&gt;&lt;auth-address&gt;Laboratoire de Physiopathologie du Development, Ecole Normale Superieure, Paris, France.&lt;/auth-address&gt;&lt;titles&gt;&lt;title&gt;Alterations of human placental epidermal growth factor receptor in intrauterine growth retardation&lt;/title&gt;&lt;secondary-title&gt;J Clin Invest&lt;/secondary-title&gt;&lt;/titles&gt;&lt;periodical&gt;&lt;full-title&gt;J Clin Invest&lt;/full-title&gt;&lt;/periodical&gt;&lt;pages&gt;1149-55&lt;/pages&gt;&lt;volume&gt;93&lt;/volume&gt;&lt;number&gt;3&lt;/number&gt;&lt;keywords&gt;&lt;keyword&gt;Binding Sites&lt;/keyword&gt;&lt;keyword&gt;Epidermal Growth Factor/metabolism&lt;/keyword&gt;&lt;keyword&gt;Female&lt;/keyword&gt;&lt;keyword&gt;Fetal Growth Retardation/*metabolism&lt;/keyword&gt;&lt;keyword&gt;Humans&lt;/keyword&gt;&lt;keyword&gt;Phosphorylation&lt;/keyword&gt;&lt;keyword&gt;Placenta/*chemistry&lt;/keyword&gt;&lt;keyword&gt;Pregnancy&lt;/keyword&gt;&lt;keyword&gt;Receptor, Epidermal Growth Factor/*analysis/metabolism&lt;/keyword&gt;&lt;/keywords&gt;&lt;dates&gt;&lt;year&gt;1994&lt;/year&gt;&lt;pub-dates&gt;&lt;date&gt;Mar&lt;/date&gt;&lt;/pub-dates&gt;&lt;/dates&gt;&lt;isbn&gt;0021-9738 (Print)&amp;#xD;0021-9738 (Linking)&lt;/isbn&gt;&lt;accession-num&gt;8132754&lt;/accession-num&gt;&lt;urls&gt;&lt;related-urls&gt;&lt;url&gt;https://www.ncbi.nlm.nih.gov/pubmed/8132754&lt;/url&gt;&lt;/related-urls&gt;&lt;/urls&gt;&lt;custom2&gt;PMC294064&lt;/custom2&gt;&lt;electronic-resource-num&gt;10.1172/JCI11706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Fondacci et al., 199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29386D98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88D34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sx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1F012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xtraembryonic, spermatogenesis, homeobox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7BCFE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E43E4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368781" w14:textId="73208AFB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lacental hyperplasia, interhaemal barrier and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F94BFC" w14:textId="54B8FFD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Li&lt;/Author&gt;&lt;Year&gt;1998&lt;/Year&gt;&lt;RecNum&gt;17&lt;/RecNum&gt;&lt;DisplayText&gt;(Li and Behringer, 1998)&lt;/DisplayText&gt;&lt;record&gt;&lt;rec-number&gt;17&lt;/rec-number&gt;&lt;foreign-keys&gt;&lt;key app="EN" db-id="vffev09e4f5ptuezzapv5psf5stfv5s290ev" timestamp="0"&gt;17&lt;/key&gt;&lt;/foreign-keys&gt;&lt;ref-type name="Journal Article"&gt;17&lt;/ref-type&gt;&lt;contributors&gt;&lt;authors&gt;&lt;author&gt;Li, Y.&lt;/author&gt;&lt;author&gt;Behringer, R. R.&lt;/author&gt;&lt;/authors&gt;&lt;/contributors&gt;&lt;titles&gt;&lt;title&gt;Esx1 is an X-chromosome-imprinted regulator of placental development and fetal growth&lt;/title&gt;&lt;secondary-title&gt;Nat. Genet.&lt;/secondary-title&gt;&lt;/titles&gt;&lt;pages&gt;309-11&lt;/pages&gt;&lt;volume&gt;20&lt;/volume&gt;&lt;number&gt;3&lt;/number&gt;&lt;keywords&gt;&lt;keyword&gt;Animal&lt;/keyword&gt;&lt;keyword&gt;Crosses, Genetic&lt;/keyword&gt;&lt;keyword&gt;Female&lt;/keyword&gt;&lt;keyword&gt;Fetal Development/*genetics/*physiology&lt;/keyword&gt;&lt;keyword&gt;Fetal Growth Retardation/genetics/physiopathology&lt;/keyword&gt;&lt;keyword&gt;Genomic Imprinting&lt;/keyword&gt;&lt;keyword&gt;Heterozygote&lt;/keyword&gt;&lt;keyword&gt;Homeodomain Proteins/*genetics/*physiology&lt;/keyword&gt;&lt;keyword&gt;Homozygote&lt;/keyword&gt;&lt;keyword&gt;Human&lt;/keyword&gt;&lt;keyword&gt;Linkage (Genetics)&lt;/keyword&gt;&lt;keyword&gt;Mice&lt;/keyword&gt;&lt;keyword&gt;Mutation&lt;/keyword&gt;&lt;keyword&gt;Phenotype&lt;/keyword&gt;&lt;keyword&gt;Placenta/*growth &amp;amp; development&lt;/keyword&gt;&lt;keyword&gt;Pregnancy&lt;/keyword&gt;&lt;keyword&gt;Proto-Oncogene Proteins/*genetics/*physiology&lt;/keyword&gt;&lt;keyword&gt;Support, U.S. Gov&amp;apos;t, P.H.S.&lt;/keyword&gt;&lt;keyword&gt;Transcription Factors/*genetics/*physiology&lt;/keyword&gt;&lt;keyword&gt;X Chromosome/*genetics&lt;/keyword&gt;&lt;/keywords&gt;&lt;dates&gt;&lt;year&gt;1998&lt;/year&gt;&lt;/dates&gt;&lt;label&gt;99021392&lt;/label&gt;&lt;urls&gt;&lt;related-urls&gt;&lt;url&gt;http://www.ncbi.nlm.nih.gov/cgi-bin/Entrez/referer?http://www.ncbi.nlm.nih.gov/htbin-post/Omim/getmim%3ffield=medline_uid&amp;amp;search=9806555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i and Behringer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E4E08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85AC86" w14:textId="09D581D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dXJ0aGk8L0F1dGhvcj48WWVhcj4yMDA2PC9ZZWFyPjxS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NdXJ0aGk8L0F1dGhvcj48WWVhcj4yMDA2PC9ZZWFyPjxS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urthi et al., 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16BD8F6C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D11CA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Etnk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4655D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thanolamine kinase 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5710A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27062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erinatal death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23C91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xtensive placental thrombosi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E5E5FA" w14:textId="75AE870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Tian&lt;/Author&gt;&lt;Year&gt;2006&lt;/Year&gt;&lt;RecNum&gt;35&lt;/RecNum&gt;&lt;DisplayText&gt;(Tian et al., 2006)&lt;/DisplayText&gt;&lt;record&gt;&lt;rec-number&gt;35&lt;/rec-number&gt;&lt;foreign-keys&gt;&lt;key app="EN" db-id="vffev09e4f5ptuezzapv5psf5stfv5s290ev" timestamp="0"&gt;35&lt;/key&gt;&lt;/foreign-keys&gt;&lt;ref-type name="Journal Article"&gt;17&lt;/ref-type&gt;&lt;contributors&gt;&lt;authors&gt;&lt;author&gt;Tian, Y.&lt;/author&gt;&lt;author&gt;Jackson, P.&lt;/author&gt;&lt;author&gt;Gunter, C.&lt;/author&gt;&lt;author&gt;Wang, J.&lt;/author&gt;&lt;author&gt;Rock, C. O.&lt;/author&gt;&lt;author&gt;Jackowski, S.&lt;/author&gt;&lt;/authors&gt;&lt;/contributors&gt;&lt;auth-address&gt;Department of Infectious Diseases, St. Jude Children&amp;apos;s Research Hospital, Memphis, Tennessee 38105-2794, USA.&lt;/auth-address&gt;&lt;titles&gt;&lt;title&gt;Placental thrombosis and spontaneous fetal death in mice deficient in ethanolamine kinase 2&lt;/title&gt;&lt;secondary-title&gt;J Biol Chem&lt;/secondary-title&gt;&lt;/titles&gt;&lt;periodical&gt;&lt;full-title&gt;J Biol Chem&lt;/full-title&gt;&lt;/periodical&gt;&lt;pages&gt;28438-49&lt;/pages&gt;&lt;volume&gt;281&lt;/volume&gt;&lt;number&gt;38&lt;/number&gt;&lt;keywords&gt;&lt;keyword&gt;Amino Acid Sequence&lt;/keyword&gt;&lt;keyword&gt;Animals&lt;/keyword&gt;&lt;keyword&gt;Catalysis&lt;/keyword&gt;&lt;keyword&gt;Cells, Cultured&lt;/keyword&gt;&lt;keyword&gt;Female&lt;/keyword&gt;&lt;keyword&gt;Fetal Death/*etiology&lt;/keyword&gt;&lt;keyword&gt;Liver/metabolism&lt;/keyword&gt;&lt;keyword&gt;Male&lt;/keyword&gt;&lt;keyword&gt;Mice&lt;/keyword&gt;&lt;keyword&gt;Mice, Inbred C57BL&lt;/keyword&gt;&lt;keyword&gt;Mice, Knockout&lt;/keyword&gt;&lt;keyword&gt;Molecular Sequence Data&lt;/keyword&gt;&lt;keyword&gt;Phospholipids/analysis/biosynthesis&lt;/keyword&gt;&lt;keyword&gt;Phosphotransferases (Alcohol Group Acceptor)/*physiology&lt;/keyword&gt;&lt;keyword&gt;Placenta/*blood supply&lt;/keyword&gt;&lt;keyword&gt;Thrombosis/*etiology&lt;/keyword&gt;&lt;/keywords&gt;&lt;dates&gt;&lt;year&gt;2006&lt;/year&gt;&lt;pub-dates&gt;&lt;date&gt;Sep 22&lt;/date&gt;&lt;/pub-dates&gt;&lt;/dates&gt;&lt;isbn&gt;0021-9258 (Print)&amp;#xD;0021-9258 (Linking)&lt;/isbn&gt;&lt;accession-num&gt;16861741&lt;/accession-num&gt;&lt;urls&gt;&lt;related-urls&gt;&lt;url&gt;https://www.ncbi.nlm.nih.gov/pubmed/16861741&lt;/url&gt;&lt;/related-urls&gt;&lt;/urls&gt;&lt;electronic-resource-num&gt;10.1074/jbc.M60586120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ian et al., 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B455E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504D9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18F5775" w14:textId="77777777" w:rsidTr="000C7DAB">
        <w:tc>
          <w:tcPr>
            <w:tcW w:w="1418" w:type="dxa"/>
            <w:vAlign w:val="center"/>
          </w:tcPr>
          <w:p w14:paraId="0133D57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Fbxw7</w:t>
            </w:r>
          </w:p>
        </w:tc>
        <w:tc>
          <w:tcPr>
            <w:tcW w:w="3166" w:type="dxa"/>
            <w:vAlign w:val="center"/>
          </w:tcPr>
          <w:p w14:paraId="3C91D92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F-box and WD-40 domain protein 7; Fbw7</w:t>
            </w:r>
          </w:p>
        </w:tc>
        <w:tc>
          <w:tcPr>
            <w:tcW w:w="1796" w:type="dxa"/>
            <w:vAlign w:val="center"/>
          </w:tcPr>
          <w:p w14:paraId="4245791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E43B3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-E13.5</w:t>
            </w:r>
          </w:p>
        </w:tc>
        <w:tc>
          <w:tcPr>
            <w:tcW w:w="2591" w:type="dxa"/>
            <w:vAlign w:val="center"/>
          </w:tcPr>
          <w:p w14:paraId="0637486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ailure to initiate chorio-allantoic branching morphogenesis</w:t>
            </w:r>
          </w:p>
        </w:tc>
        <w:tc>
          <w:tcPr>
            <w:tcW w:w="1843" w:type="dxa"/>
            <w:vAlign w:val="center"/>
          </w:tcPr>
          <w:p w14:paraId="11E0F721" w14:textId="1DC17DF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ZXR6bGFmZjwvQXV0aG9yPjxZZWFyPjIwMDQ8L1llYXI+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ZXR6bGFmZjwvQXV0aG9yPjxZZWFyPjIwMDQ8L1llYXI+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etzlaff et al., 2004b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E75557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765BF9E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8DC3DF7" w14:textId="77777777" w:rsidTr="000C7DAB">
        <w:tc>
          <w:tcPr>
            <w:tcW w:w="1418" w:type="dxa"/>
            <w:vAlign w:val="center"/>
          </w:tcPr>
          <w:p w14:paraId="331AE81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Fgfr2</w:t>
            </w:r>
          </w:p>
        </w:tc>
        <w:tc>
          <w:tcPr>
            <w:tcW w:w="3166" w:type="dxa"/>
            <w:vAlign w:val="center"/>
          </w:tcPr>
          <w:p w14:paraId="2A458F5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Fibroblast growth factor receptor 2</w:t>
            </w:r>
          </w:p>
        </w:tc>
        <w:tc>
          <w:tcPr>
            <w:tcW w:w="1796" w:type="dxa"/>
            <w:vAlign w:val="center"/>
          </w:tcPr>
          <w:p w14:paraId="4999F60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327FF4B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-E11</w:t>
            </w:r>
          </w:p>
        </w:tc>
        <w:tc>
          <w:tcPr>
            <w:tcW w:w="2591" w:type="dxa"/>
            <w:vAlign w:val="center"/>
          </w:tcPr>
          <w:p w14:paraId="71DC9EB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/absent labyrinth; failure of chorio-allantoic attachment</w:t>
            </w:r>
          </w:p>
        </w:tc>
        <w:tc>
          <w:tcPr>
            <w:tcW w:w="1843" w:type="dxa"/>
            <w:vAlign w:val="center"/>
          </w:tcPr>
          <w:p w14:paraId="37C2E60C" w14:textId="79EAAEC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Bcm1hbjwvQXV0aG9yPjxZZWFyPjE5OTg8L1llYXI+PFJl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Bcm1hbjwvQXV0aG9yPjxZZWFyPjE5OTg8L1llYXI+PFJl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Arman et al., 1998; Xu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4B001A1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5DF7073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3E07248D" w14:textId="77777777" w:rsidTr="000C7DAB">
        <w:tc>
          <w:tcPr>
            <w:tcW w:w="1418" w:type="dxa"/>
            <w:vAlign w:val="center"/>
          </w:tcPr>
          <w:p w14:paraId="6442120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Flt1</w:t>
            </w:r>
          </w:p>
        </w:tc>
        <w:tc>
          <w:tcPr>
            <w:tcW w:w="3166" w:type="dxa"/>
            <w:vAlign w:val="center"/>
          </w:tcPr>
          <w:p w14:paraId="55BAACE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FMS-like tyrosine kinase 1; sFLT</w:t>
            </w:r>
          </w:p>
        </w:tc>
        <w:tc>
          <w:tcPr>
            <w:tcW w:w="1796" w:type="dxa"/>
            <w:vAlign w:val="center"/>
          </w:tcPr>
          <w:p w14:paraId="7588C8C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Overexpression</w:t>
            </w:r>
          </w:p>
        </w:tc>
        <w:tc>
          <w:tcPr>
            <w:tcW w:w="1417" w:type="dxa"/>
            <w:vAlign w:val="center"/>
          </w:tcPr>
          <w:p w14:paraId="1B8B5B7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4C41216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 and loss of GCs</w:t>
            </w:r>
          </w:p>
        </w:tc>
        <w:tc>
          <w:tcPr>
            <w:tcW w:w="1843" w:type="dxa"/>
            <w:vAlign w:val="center"/>
          </w:tcPr>
          <w:p w14:paraId="79AC1EB9" w14:textId="420A1C1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WhuZWw8L0F1dGhvcj48WWVhcj4yMDE3PC9ZZWFyPjxS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WhuZWw8L0F1dGhvcj48WWVhcj4yMDE3PC9ZZWFyPjxS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uhnel et al., 201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B238E0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vAlign w:val="center"/>
          </w:tcPr>
          <w:p w14:paraId="7E0C6EE4" w14:textId="2AC490F8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ZXZvPC9BdXRob3I+PFllYXI+MjAwODwvWWVhcj48UmVj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ZXZvPC9BdXRob3I+PFllYXI+MjAwODwvWWVhcj48UmVj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Nevo et al., 200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72A28B85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121BA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Flt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BB94C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FMS-like tyrosine kinase 1; Vegfr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46AE1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90A8F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8.5-E9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AF60C0" w14:textId="5C7AF5E8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 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1F8F1A" w14:textId="7867B10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Fong&lt;/Author&gt;&lt;Year&gt;1995&lt;/Year&gt;&lt;RecNum&gt;37&lt;/RecNum&gt;&lt;DisplayText&gt;(Fong et al., 1995)&lt;/DisplayText&gt;&lt;record&gt;&lt;rec-number&gt;37&lt;/rec-number&gt;&lt;foreign-keys&gt;&lt;key app="EN" db-id="vffev09e4f5ptuezzapv5psf5stfv5s290ev" timestamp="0"&gt;37&lt;/key&gt;&lt;/foreign-keys&gt;&lt;ref-type name="Journal Article"&gt;17&lt;/ref-type&gt;&lt;contributors&gt;&lt;authors&gt;&lt;author&gt;Fong, G.-H.&lt;/author&gt;&lt;author&gt;Rossant, J.&lt;/author&gt;&lt;author&gt;Gertsenstein, M.&lt;/author&gt;&lt;author&gt;Breitman, M.L.&lt;/author&gt;&lt;/authors&gt;&lt;/contributors&gt;&lt;titles&gt;&lt;title&gt;Role of the Flt-1 receptor tyrosine kinase in regulating the assembly of vascular endothelium&lt;/title&gt;&lt;secondary-title&gt;Nature&lt;/secondary-title&gt;&lt;/titles&gt;&lt;periodical&gt;&lt;full-title&gt;Nature&lt;/full-title&gt;&lt;/periodical&gt;&lt;pages&gt;66-70&lt;/pages&gt;&lt;volume&gt;376&lt;/volume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Fong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C19AC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5AD4CC" w14:textId="05491807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ZWduYXVsdDwvQXV0aG9yPjxZZWFyPjIwMDI8L1llYXI+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ZWduYXVsdDwvQXV0aG9yPjxZZWFyPjIwMDI8L1llYXI+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r w:rsidR="00274684">
              <w:rPr>
                <w:rFonts w:ascii="Times New Roman" w:hAnsi="Times New Roman" w:cs="Times New Roman"/>
                <w:noProof/>
                <w:color w:val="000000"/>
              </w:rPr>
              <w:t>Sibley</w:t>
            </w:r>
            <w:r>
              <w:rPr>
                <w:rFonts w:ascii="Times New Roman" w:hAnsi="Times New Roman" w:cs="Times New Roman"/>
                <w:noProof/>
                <w:color w:val="000000"/>
              </w:rPr>
              <w:t xml:space="preserve"> et al., 200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69FAC813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CF5F6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Fosl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8CF16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Fos-like antigen 1; Fra1 (AP-1 transcription factor component)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14D7B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A4CAF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0 and E10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0B621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Small labyrinth; chorio-allantoic branching morphogenesis defect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FBA17" w14:textId="2E1068EB" w:rsidR="005727E0" w:rsidRPr="005727E0" w:rsidRDefault="006A71BB" w:rsidP="006A71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chreiber&lt;/Author&gt;&lt;Year&gt;2000&lt;/Year&gt;&lt;RecNum&gt;311&lt;/RecNum&gt;&lt;DisplayText&gt;(Schreiber et al., 2000)&lt;/DisplayText&gt;&lt;record&gt;&lt;rec-number&gt;311&lt;/rec-number&gt;&lt;foreign-keys&gt;&lt;key app="EN" db-id="vffev09e4f5ptuezzapv5psf5stfv5s290ev" timestamp="1535980349"&gt;311&lt;/key&gt;&lt;/foreign-keys&gt;&lt;ref-type name="Journal Article"&gt;17&lt;/ref-type&gt;&lt;contributors&gt;&lt;authors&gt;&lt;author&gt;Schreiber, M.&lt;/author&gt;&lt;author&gt;Wang, Z. Q.&lt;/author&gt;&lt;author&gt;Jochum, W.&lt;/author&gt;&lt;author&gt;Fetka, I.&lt;/author&gt;&lt;author&gt;Elliott, C.&lt;/author&gt;&lt;author&gt;Wagner, E. F.&lt;/author&gt;&lt;/authors&gt;&lt;/contributors&gt;&lt;auth-address&gt;Research Institute of Molecular Pathology (IMP), Dr Bohr-Gasse 7, A-1030 Vienna, Austria.&lt;/auth-address&gt;&lt;titles&gt;&lt;title&gt;Placental vascularisation requires the AP-1 component fra1&lt;/title&gt;&lt;secondary-title&gt;Development&lt;/secondary-title&gt;&lt;/titles&gt;&lt;periodical&gt;&lt;full-title&gt;Development&lt;/full-title&gt;&lt;/periodical&gt;&lt;pages&gt;4937-48&lt;/pages&gt;&lt;volume&gt;127&lt;/volume&gt;&lt;number&gt;22&lt;/number&gt;&lt;keywords&gt;&lt;keyword&gt;Animals&lt;/keyword&gt;&lt;keyword&gt;Base Sequence&lt;/keyword&gt;&lt;keyword&gt;Cell Division/genetics&lt;/keyword&gt;&lt;keyword&gt;DNA Primers/genetics&lt;/keyword&gt;&lt;keyword&gt;Female&lt;/keyword&gt;&lt;keyword&gt;Fetal Death/genetics&lt;/keyword&gt;&lt;keyword&gt;Fetal Growth Retardation/genetics&lt;/keyword&gt;&lt;keyword&gt;Genes, Immediate-Early&lt;/keyword&gt;&lt;keyword&gt;Gestational Age&lt;/keyword&gt;&lt;keyword&gt;Male&lt;/keyword&gt;&lt;keyword&gt;Mice&lt;/keyword&gt;&lt;keyword&gt;Mice, Inbred C57BL&lt;/keyword&gt;&lt;keyword&gt;Mice, Knockout&lt;/keyword&gt;&lt;keyword&gt;Neovascularization, Physiologic/genetics&lt;/keyword&gt;&lt;keyword&gt;Placenta/abnormalities/*blood supply/*metabolism&lt;/keyword&gt;&lt;keyword&gt;Pregnancy&lt;/keyword&gt;&lt;keyword&gt;Proto-Oncogene Proteins c-fos/*genetics/*physiology&lt;/keyword&gt;&lt;keyword&gt;Transcription Factor AP-1/*metabolism&lt;/keyword&gt;&lt;keyword&gt;Yolk Sac/abnormalities&lt;/keyword&gt;&lt;/keywords&gt;&lt;dates&gt;&lt;year&gt;2000&lt;/year&gt;&lt;pub-dates&gt;&lt;date&gt;Nov&lt;/date&gt;&lt;/pub-dates&gt;&lt;/dates&gt;&lt;isbn&gt;0950-1991 (Print)&amp;#xD;0950-1991 (Linking)&lt;/isbn&gt;&lt;accession-num&gt;11044407&lt;/accession-num&gt;&lt;urls&gt;&lt;related-urls&gt;&lt;url&gt;https://www.ncbi.nlm.nih.gov/pubmed/11044407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chreiber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2F01A" w14:textId="778ECD0E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D1F6EE" w14:textId="1D309619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7589FDE0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DA62E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Gab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114E9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5727E0">
              <w:rPr>
                <w:rFonts w:ascii="Times New Roman" w:hAnsi="Times New Roman" w:cs="Times New Roman"/>
                <w:color w:val="000000"/>
                <w:lang w:val="es-ES"/>
              </w:rPr>
              <w:t>Growth factor receptor bound protein 2-associated protein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01282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6D97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6.5-E17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56890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D3FBB6" w14:textId="4C405BAA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dG9oPC9BdXRob3I+PFllYXI+MjAwMDwvWWVhcj48UmVj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JdG9oPC9BdXRob3I+PFllYXI+MjAwMDwvWWVhcj48UmVj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Itoh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6C15A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86E19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205D88FA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DD834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lastRenderedPageBreak/>
              <w:t>Gcm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01C28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Glial cell missing homolog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8FEA4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1B01E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24D48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ailure to initiate chorio-allantoic branching morphogenesi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FA488A" w14:textId="6CD65C2A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Anson-Cartwright&lt;/Author&gt;&lt;Year&gt;2000&lt;/Year&gt;&lt;RecNum&gt;40&lt;/RecNum&gt;&lt;DisplayText&gt;(Anson-Cartwright et al., 2000)&lt;/DisplayText&gt;&lt;record&gt;&lt;rec-number&gt;40&lt;/rec-number&gt;&lt;foreign-keys&gt;&lt;key app="EN" db-id="vffev09e4f5ptuezzapv5psf5stfv5s290ev" timestamp="0"&gt;40&lt;/key&gt;&lt;/foreign-keys&gt;&lt;ref-type name="Journal Article"&gt;17&lt;/ref-type&gt;&lt;contributors&gt;&lt;authors&gt;&lt;author&gt;Anson-Cartwright, L.&lt;/author&gt;&lt;author&gt;Dawson, K.&lt;/author&gt;&lt;author&gt;Holmyard, D.&lt;/author&gt;&lt;author&gt;Fisher, S. J.&lt;/author&gt;&lt;author&gt;Lazzarini, R. A.&lt;/author&gt;&lt;author&gt;Cross, J. C.&lt;/author&gt;&lt;/authors&gt;&lt;/contributors&gt;&lt;auth-address&gt;Program in Development and Fetal Health, Samuel Lunenfeld Research Institute, Mount Sinai Hospital, Toronto, Ontario, Canada.&lt;/auth-address&gt;&lt;titles&gt;&lt;title&gt;The glial cells missing-1 protein is essential for branching morphogenesis in the chorioallantoic placenta&lt;/title&gt;&lt;secondary-title&gt;Nat Genet&lt;/secondary-title&gt;&lt;alt-title&gt;Nature genetics&lt;/alt-title&gt;&lt;/titles&gt;&lt;periodical&gt;&lt;full-title&gt;Nat Genet&lt;/full-title&gt;&lt;/periodical&gt;&lt;pages&gt;311-4&lt;/pages&gt;&lt;volume&gt;25&lt;/volume&gt;&lt;number&gt;3&lt;/number&gt;&lt;keywords&gt;&lt;keyword&gt;Animals&lt;/keyword&gt;&lt;keyword&gt;Cell Differentiation&lt;/keyword&gt;&lt;keyword&gt;Chorion/cytology/embryology&lt;/keyword&gt;&lt;keyword&gt;Mice&lt;/keyword&gt;&lt;keyword&gt;Mice, Knockout&lt;/keyword&gt;&lt;keyword&gt;Morphogenesis&lt;/keyword&gt;&lt;keyword&gt;Neuropeptides/genetics/*physiology&lt;/keyword&gt;&lt;keyword&gt;Placenta/cytology/*embryology&lt;/keyword&gt;&lt;keyword&gt;Stem Cells/cytology&lt;/keyword&gt;&lt;keyword&gt;Trophoblasts/cytology&lt;/keyword&gt;&lt;/keywords&gt;&lt;dates&gt;&lt;year&gt;2000&lt;/year&gt;&lt;pub-dates&gt;&lt;date&gt;Jul&lt;/date&gt;&lt;/pub-dates&gt;&lt;/dates&gt;&lt;isbn&gt;1061-4036 (Print)&amp;#xD;1061-4036 (Linking)&lt;/isbn&gt;&lt;accession-num&gt;10888880&lt;/accession-num&gt;&lt;urls&gt;&lt;related-urls&gt;&lt;url&gt;http://www.ncbi.nlm.nih.gov/pubmed/10888880&lt;/url&gt;&lt;/related-urls&gt;&lt;/urls&gt;&lt;electronic-resource-num&gt;10.1038/7707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Anson-Cartwright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BD958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1E02C8" w14:textId="25E61A5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YWN6eWs8L0F1dGhvcj48WWVhcj4yMDA5PC9ZZWFyPjxS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YWN6eWs8L0F1dGhvcj48WWVhcj4yMDA5PC9ZZWFyPjxS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Baczyk et al., 2009; Kohli et al., 201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3C270B6D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5CB2E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Gcm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47A70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Glial cell missing homolog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DF74F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ypomorph (heterozygous deletion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97BF4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92485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Interhaemal membrane defect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DC589" w14:textId="77AE0F6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  <w:highlight w:val="yellow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YWluYnJpZGdlPC9BdXRob3I+PFllYXI+MjAxMjwvWWVh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YWluYnJpZGdlPC9BdXRob3I+PFllYXI+MjAxMjwvWWVh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Bainbridge et al., 201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BFFEE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A2872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17D995AD" w14:textId="77777777" w:rsidTr="000C7DAB">
        <w:tc>
          <w:tcPr>
            <w:tcW w:w="1418" w:type="dxa"/>
            <w:vAlign w:val="center"/>
          </w:tcPr>
          <w:p w14:paraId="40EE39F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Gjb2</w:t>
            </w:r>
          </w:p>
        </w:tc>
        <w:tc>
          <w:tcPr>
            <w:tcW w:w="3166" w:type="dxa"/>
            <w:vAlign w:val="center"/>
          </w:tcPr>
          <w:p w14:paraId="0E32FC7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Gap junction protein, beta 2; Connexin 26</w:t>
            </w:r>
          </w:p>
        </w:tc>
        <w:tc>
          <w:tcPr>
            <w:tcW w:w="1796" w:type="dxa"/>
            <w:vAlign w:val="center"/>
          </w:tcPr>
          <w:p w14:paraId="550B65F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3153E30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</w:t>
            </w:r>
          </w:p>
        </w:tc>
        <w:tc>
          <w:tcPr>
            <w:tcW w:w="2591" w:type="dxa"/>
            <w:vAlign w:val="center"/>
          </w:tcPr>
          <w:p w14:paraId="7A38D6F5" w14:textId="3B8516B3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 and nutrient transfer impairment</w:t>
            </w:r>
          </w:p>
        </w:tc>
        <w:tc>
          <w:tcPr>
            <w:tcW w:w="1843" w:type="dxa"/>
            <w:vAlign w:val="center"/>
          </w:tcPr>
          <w:p w14:paraId="719B7248" w14:textId="041EC4F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Gabriel&lt;/Author&gt;&lt;Year&gt;1998&lt;/Year&gt;&lt;RecNum&gt;42&lt;/RecNum&gt;&lt;DisplayText&gt;(Gabriel et al., 1998)&lt;/DisplayText&gt;&lt;record&gt;&lt;rec-number&gt;42&lt;/rec-number&gt;&lt;foreign-keys&gt;&lt;key app="EN" db-id="vffev09e4f5ptuezzapv5psf5stfv5s290ev" timestamp="0"&gt;42&lt;/key&gt;&lt;/foreign-keys&gt;&lt;ref-type name="Journal Article"&gt;17&lt;/ref-type&gt;&lt;contributors&gt;&lt;authors&gt;&lt;author&gt;Gabriel, H. D.&lt;/author&gt;&lt;author&gt;Jung, D.&lt;/author&gt;&lt;author&gt;Butzler, C.&lt;/author&gt;&lt;author&gt;Temme, A.&lt;/author&gt;&lt;author&gt;Traub, O.&lt;/author&gt;&lt;author&gt;Winterhager, E.&lt;/author&gt;&lt;author&gt;Willecke, K.&lt;/author&gt;&lt;/authors&gt;&lt;/contributors&gt;&lt;titles&gt;&lt;title&gt;Transplacental uptake of glucose is decreased in embryonic lethal connexin26-deficient mice&lt;/title&gt;&lt;secondary-title&gt;J. Cell Biol.&lt;/secondary-title&gt;&lt;/titles&gt;&lt;pages&gt;1453-61&lt;/pages&gt;&lt;volume&gt;140&lt;/volume&gt;&lt;number&gt;6&lt;/number&gt;&lt;keywords&gt;&lt;keyword&gt;Alleles&lt;/keyword&gt;&lt;keyword&gt;Animal&lt;/keyword&gt;&lt;keyword&gt;Carbon Radioisotopes/diagnostic use&lt;/keyword&gt;&lt;keyword&gt;Connexins/deficiency/*genetics&lt;/keyword&gt;&lt;keyword&gt;Epithelial Cells/chemistry/cytology/physiology&lt;/keyword&gt;&lt;keyword&gt;Female&lt;/keyword&gt;&lt;keyword&gt;Gap Junctions/chemistry&lt;/keyword&gt;&lt;keyword&gt;Heterozygote&lt;/keyword&gt;&lt;keyword&gt;Male&lt;/keyword&gt;&lt;keyword&gt;Mice&lt;/keyword&gt;&lt;keyword&gt;Mice, Inbred BALB C&lt;/keyword&gt;&lt;keyword&gt;Mice, Mutant Strains&lt;/keyword&gt;&lt;keyword&gt;Mutagenesis/physiology&lt;/keyword&gt;&lt;keyword&gt;Placenta/cytology/*metabolism&lt;/keyword&gt;&lt;keyword&gt;Pregnancy&lt;/keyword&gt;&lt;keyword&gt;RNA, Messenger/analysis&lt;/keyword&gt;&lt;keyword&gt;Skin/chemistry/cytology&lt;/keyword&gt;&lt;keyword&gt;Stem Cells/chemistry/cytology/physiology&lt;/keyword&gt;&lt;keyword&gt;Support, Non-U.S. Gov&amp;apos;t&lt;/keyword&gt;&lt;keyword&gt;Yolk Sac/chemistry/cytology&lt;/keyword&gt;&lt;keyword&gt;3-O-Methylglucose/*pharmacokinetics&lt;/keyword&gt;&lt;/keywords&gt;&lt;dates&gt;&lt;year&gt;1998&lt;/year&gt;&lt;/dates&gt;&lt;label&gt;98177172&lt;/label&gt;&lt;urls&gt;&lt;related-urls&gt;&lt;url&gt;http://www.ncbi.nlm.nih.gov/cgi-bin/Entrez/referer?http://www.jcb.org/cgi/content/full/140/6/145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Gabriel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37C28F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7D3C92D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74E13BB3" w14:textId="77777777" w:rsidTr="000C7DAB">
        <w:tc>
          <w:tcPr>
            <w:tcW w:w="1418" w:type="dxa"/>
            <w:vAlign w:val="center"/>
          </w:tcPr>
          <w:p w14:paraId="114FCC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Gjc1</w:t>
            </w:r>
          </w:p>
        </w:tc>
        <w:tc>
          <w:tcPr>
            <w:tcW w:w="3166" w:type="dxa"/>
            <w:vAlign w:val="center"/>
          </w:tcPr>
          <w:p w14:paraId="3D61CBA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Gap junction protein, gamma 1; Connexin 45 </w:t>
            </w:r>
          </w:p>
        </w:tc>
        <w:tc>
          <w:tcPr>
            <w:tcW w:w="1796" w:type="dxa"/>
            <w:vAlign w:val="center"/>
          </w:tcPr>
          <w:p w14:paraId="6BCFD5D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1F4C38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E10.5</w:t>
            </w:r>
          </w:p>
        </w:tc>
        <w:tc>
          <w:tcPr>
            <w:tcW w:w="2591" w:type="dxa"/>
            <w:vAlign w:val="center"/>
          </w:tcPr>
          <w:p w14:paraId="4A160B12" w14:textId="449C4425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4AB390FF" w14:textId="24AA05C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Kruger&lt;/Author&gt;&lt;Year&gt;2000&lt;/Year&gt;&lt;RecNum&gt;43&lt;/RecNum&gt;&lt;DisplayText&gt;(Kruger et al., 2000)&lt;/DisplayText&gt;&lt;record&gt;&lt;rec-number&gt;43&lt;/rec-number&gt;&lt;foreign-keys&gt;&lt;key app="EN" db-id="vffev09e4f5ptuezzapv5psf5stfv5s290ev" timestamp="0"&gt;43&lt;/key&gt;&lt;/foreign-keys&gt;&lt;ref-type name="Journal Article"&gt;17&lt;/ref-type&gt;&lt;contributors&gt;&lt;authors&gt;&lt;author&gt;Kruger, O.&lt;/author&gt;&lt;author&gt;Plum, A.&lt;/author&gt;&lt;author&gt;Kim, J.&lt;/author&gt;&lt;author&gt;Winterhager, E.&lt;/author&gt;&lt;author&gt;Maxeiner, S.&lt;/author&gt;&lt;author&gt;Hallas, G.&lt;/author&gt;&lt;author&gt;Kirchhoff, S.&lt;/author&gt;&lt;author&gt;Traub, O.&lt;/author&gt;&lt;author&gt;Lamers, W. H.&lt;/author&gt;&lt;author&gt;Willecke, K.&lt;/author&gt;&lt;/authors&gt;&lt;/contributors&gt;&lt;auth-address&gt;Institut fur Genetik, Abt. Molekulargenetik, Universitat Bonn, Germany. genetik@uni-bonn.de&lt;/auth-address&gt;&lt;titles&gt;&lt;title&gt;Defective vascular development in connexin 45-deficient mice&lt;/title&gt;&lt;secondary-title&gt;Development&lt;/secondary-title&gt;&lt;/titles&gt;&lt;periodical&gt;&lt;full-title&gt;Development&lt;/full-title&gt;&lt;/periodical&gt;&lt;pages&gt;4179-4193&lt;/pages&gt;&lt;volume&gt;127&lt;/volume&gt;&lt;number&gt;19&lt;/number&gt;&lt;dates&gt;&lt;year&gt;2000&lt;/year&gt;&lt;/dates&gt;&lt;accession-num&gt;0010976050&lt;/accession-num&gt;&lt;urls&gt;&lt;related-urls&gt;&lt;url&gt;http://www.ncbi.nlm.nih.gov/htbin-post/Entrez/query?db=m&amp;amp;form=6&amp;amp;dopt=r&amp;amp;uid=0010976050&lt;/url&gt;&lt;url&gt;http://www.biologists.com/Development/127/19/dev4359.html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ruger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65CE703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3BB39ED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03864EC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BC388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Grb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D2D3F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Growth factor receptor bound protein 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19801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ypomorhic mut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54E85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erinatal lethality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61816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AF4BAD" w14:textId="54322AC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&gt;&lt;Author&gt;Saxton&lt;/Author&gt;&lt;Year&gt;2001&lt;/Year&gt;&lt;RecNum&gt;100&lt;/RecNum&gt;&lt;DisplayText&gt;(Saxton et al., 2001)&lt;/DisplayText&gt;&lt;record&gt;&lt;rec-number&gt;100&lt;/rec-number&gt;&lt;foreign-keys&gt;&lt;key app="EN" db-id="vffev09e4f5ptuezzapv5psf5stfv5s290ev" timestamp="0"&gt;100&lt;/key&gt;&lt;/foreign-keys&gt;&lt;ref-type name="Journal Article"&gt;17&lt;/ref-type&gt;&lt;contributors&gt;&lt;authors&gt;&lt;author&gt;Saxton, T. M.&lt;/author&gt;&lt;author&gt;Cheng, A. M.&lt;/author&gt;&lt;author&gt;Ong, S. H.&lt;/author&gt;&lt;author&gt;Lu, Y.&lt;/author&gt;&lt;author&gt;Sakai, R.&lt;/author&gt;&lt;author&gt;Cross, J. C.&lt;/author&gt;&lt;author&gt;Pawson, T.&lt;/author&gt;&lt;/authors&gt;&lt;/contributors&gt;&lt;auth-address&gt;Programme in Molecular Biology and Cancer, Samuel Lunenfeld Research Institute, Mount Sinai Hospital, Ontario, M5G 1X5, Toronto, Canada.&lt;/auth-address&gt;&lt;titles&gt;&lt;title&gt;Gene dosage-dependent functions for phosphotyrosine-Grb2 signaling during mammalian tissue morphogenesis&lt;/title&gt;&lt;secondary-title&gt;Curr Biol&lt;/secondary-title&gt;&lt;/titles&gt;&lt;pages&gt;662-70&lt;/pages&gt;&lt;volume&gt;11&lt;/volume&gt;&lt;number&gt;9&lt;/number&gt;&lt;keywords&gt;&lt;keyword&gt;*Adaptor Proteins, Signal Transducing&lt;/keyword&gt;&lt;keyword&gt;Base Sequence&lt;/keyword&gt;&lt;keyword&gt;DNA Primers&lt;/keyword&gt;&lt;keyword&gt;GRB2 Adaptor Protein&lt;/keyword&gt;&lt;keyword&gt;*Gene Dosage&lt;/keyword&gt;&lt;keyword&gt;Heterozygote&lt;/keyword&gt;&lt;keyword&gt;Morphogenesis&lt;/keyword&gt;&lt;keyword&gt;Mutation&lt;/keyword&gt;&lt;keyword&gt;Phosphotyrosine/*metabolism&lt;/keyword&gt;&lt;keyword&gt;Placentation&lt;/keyword&gt;&lt;keyword&gt;Proteins/genetics/*metabolism&lt;/keyword&gt;&lt;keyword&gt;*Signal Transduction&lt;/keyword&gt;&lt;/keywords&gt;&lt;dates&gt;&lt;year&gt;2001&lt;/year&gt;&lt;pub-dates&gt;&lt;date&gt;May 1&lt;/date&gt;&lt;/pub-dates&gt;&lt;/dates&gt;&lt;isbn&gt;0960-9822 (Print)&amp;#xD;0960-9822 (Linking)&lt;/isbn&gt;&lt;accession-num&gt;11369229&lt;/accession-num&gt;&lt;urls&gt;&lt;related-urls&gt;&lt;url&gt;https://www.ncbi.nlm.nih.gov/pubmed/11369229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(Saxton et al., 2001)</w: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7093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291C8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31534A4" w14:textId="77777777" w:rsidTr="000C7DAB">
        <w:trPr>
          <w:trHeight w:val="585"/>
        </w:trPr>
        <w:tc>
          <w:tcPr>
            <w:tcW w:w="1418" w:type="dxa"/>
            <w:vAlign w:val="center"/>
          </w:tcPr>
          <w:p w14:paraId="6E84919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iCs/>
                <w:color w:val="000000"/>
              </w:rPr>
              <w:t>Hectd1</w:t>
            </w:r>
          </w:p>
          <w:p w14:paraId="6ED14DB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  <w:tc>
          <w:tcPr>
            <w:tcW w:w="3166" w:type="dxa"/>
            <w:vAlign w:val="center"/>
          </w:tcPr>
          <w:p w14:paraId="6E9FC1B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HECT domain E3 ubiquitin protein ligase 1</w:t>
            </w:r>
          </w:p>
        </w:tc>
        <w:tc>
          <w:tcPr>
            <w:tcW w:w="1796" w:type="dxa"/>
            <w:vAlign w:val="center"/>
          </w:tcPr>
          <w:p w14:paraId="01D69D8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ull mutation and kinase dead mutation</w:t>
            </w:r>
          </w:p>
        </w:tc>
        <w:tc>
          <w:tcPr>
            <w:tcW w:w="1417" w:type="dxa"/>
            <w:vAlign w:val="center"/>
          </w:tcPr>
          <w:p w14:paraId="216567F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3.5-E18.5</w:t>
            </w:r>
          </w:p>
        </w:tc>
        <w:tc>
          <w:tcPr>
            <w:tcW w:w="2591" w:type="dxa"/>
            <w:vAlign w:val="center"/>
          </w:tcPr>
          <w:p w14:paraId="4A51F2C7" w14:textId="2602A150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etal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defects, hemorrhages </w:t>
            </w:r>
          </w:p>
        </w:tc>
        <w:tc>
          <w:tcPr>
            <w:tcW w:w="1843" w:type="dxa"/>
            <w:vAlign w:val="center"/>
          </w:tcPr>
          <w:p w14:paraId="44DBA5CB" w14:textId="7ECEF81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XJrYXI8L0F1dGhvcj48WWVhcj4yMDE0PC9ZZWFyPjxS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YXJrYXI8L0F1dGhvcj48WWVhcj4yMDE0PC9ZZWFyPjxS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arkar et al., 2014; Sarkar et al., 201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39742CF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38EEFAB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</w:p>
        </w:tc>
      </w:tr>
      <w:tr w:rsidR="005727E0" w:rsidRPr="005727E0" w14:paraId="736DD07E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91629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Hgf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7F89E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Hepatocyte growth factor 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DB31D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4292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E14.5-E16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7A7B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E2C2A4" w14:textId="608B426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chmidt&lt;/Author&gt;&lt;Year&gt;1995&lt;/Year&gt;&lt;RecNum&gt;46&lt;/RecNum&gt;&lt;DisplayText&gt;(Schmidt et al., 1995; Uehara et al., 1995)&lt;/DisplayText&gt;&lt;record&gt;&lt;rec-number&gt;46&lt;/rec-number&gt;&lt;foreign-keys&gt;&lt;key app="EN" db-id="vffev09e4f5ptuezzapv5psf5stfv5s290ev" timestamp="0"&gt;46&lt;/key&gt;&lt;/foreign-keys&gt;&lt;ref-type name="Journal Article"&gt;17&lt;/ref-type&gt;&lt;contributors&gt;&lt;authors&gt;&lt;author&gt;Schmidt, C.&lt;/author&gt;&lt;author&gt;Bladt, F.&lt;/author&gt;&lt;author&gt;Goedecke, S.&lt;/author&gt;&lt;author&gt;Brinkmann, V.&lt;/author&gt;&lt;author&gt;Zschiesche, W.&lt;/author&gt;&lt;author&gt;Sharpe, M.&lt;/author&gt;&lt;author&gt;Gherardi, E.&lt;/author&gt;&lt;author&gt;Birchmeier, C.&lt;/author&gt;&lt;/authors&gt;&lt;/contributors&gt;&lt;titles&gt;&lt;title&gt;Scatter factor/hepatocyte growth factor is essential for liver development&lt;/title&gt;&lt;secondary-title&gt;Nature&lt;/secondary-title&gt;&lt;/titles&gt;&lt;periodical&gt;&lt;full-title&gt;Nature&lt;/full-title&gt;&lt;/periodical&gt;&lt;pages&gt;699-702&lt;/pages&gt;&lt;volume&gt;373&lt;/volume&gt;&lt;dates&gt;&lt;year&gt;1995&lt;/year&gt;&lt;/dates&gt;&lt;urls&gt;&lt;/urls&gt;&lt;/record&gt;&lt;/Cite&gt;&lt;Cite&gt;&lt;Author&gt;Uehara&lt;/Author&gt;&lt;Year&gt;1995&lt;/Year&gt;&lt;RecNum&gt;47&lt;/RecNum&gt;&lt;record&gt;&lt;rec-number&gt;47&lt;/rec-number&gt;&lt;foreign-keys&gt;&lt;key app="EN" db-id="vffev09e4f5ptuezzapv5psf5stfv5s290ev" timestamp="0"&gt;47&lt;/key&gt;&lt;/foreign-keys&gt;&lt;ref-type name="Journal Article"&gt;17&lt;/ref-type&gt;&lt;contributors&gt;&lt;authors&gt;&lt;author&gt;Uehara, Y.&lt;/author&gt;&lt;author&gt;Minowa, O.&lt;/author&gt;&lt;author&gt;Mori, C.&lt;/author&gt;&lt;author&gt;Shiota, K.&lt;/author&gt;&lt;author&gt;Kuno, J.&lt;/author&gt;&lt;author&gt;Noda, T.&lt;/author&gt;&lt;author&gt;Kitamura, N.&lt;/author&gt;&lt;/authors&gt;&lt;/contributors&gt;&lt;titles&gt;&lt;title&gt;Placental defect and embryonic lethality in mice lacking hepatocyte growth factor/scatter factor&lt;/title&gt;&lt;secondary-title&gt;Nature&lt;/secondary-title&gt;&lt;/titles&gt;&lt;periodical&gt;&lt;full-title&gt;Nature&lt;/full-title&gt;&lt;/periodical&gt;&lt;pages&gt;702-705&lt;/pages&gt;&lt;volume&gt;373&lt;/volume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chmidt et al., 1995; Uehara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51CF1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818F93" w14:textId="24C68C7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omerset&lt;/Author&gt;&lt;Year&gt;1998&lt;/Year&gt;&lt;RecNum&gt;127&lt;/RecNum&gt;&lt;DisplayText&gt;(Somerset et al., 1998)&lt;/DisplayText&gt;&lt;record&gt;&lt;rec-number&gt;127&lt;/rec-number&gt;&lt;foreign-keys&gt;&lt;key app="EN" db-id="vffev09e4f5ptuezzapv5psf5stfv5s290ev" timestamp="0"&gt;127&lt;/key&gt;&lt;/foreign-keys&gt;&lt;ref-type name="Journal Article"&gt;17&lt;/ref-type&gt;&lt;contributors&gt;&lt;authors&gt;&lt;author&gt;Somerset, D. A.&lt;/author&gt;&lt;author&gt;Li, X. F.&lt;/author&gt;&lt;author&gt;Afford, S.&lt;/author&gt;&lt;author&gt;Strain, A. J.&lt;/author&gt;&lt;author&gt;Ahmed, A.&lt;/author&gt;&lt;author&gt;Sangha, R. K.&lt;/author&gt;&lt;author&gt;Whittle, M. J.&lt;/author&gt;&lt;author&gt;Kilby, M. D.&lt;/author&gt;&lt;/authors&gt;&lt;/contributors&gt;&lt;auth-address&gt;Division of Fetal Medicine, University of Birmingham, United Kingdom.&lt;/auth-address&gt;&lt;titles&gt;&lt;title&gt;Ontogeny of hepatocyte growth factor (HGF) and its receptor (c-met) in human placenta: reduced HGF expression in intrauterine growth restriction&lt;/title&gt;&lt;secondary-title&gt;Am J Pathol&lt;/secondary-title&gt;&lt;/titles&gt;&lt;periodical&gt;&lt;full-title&gt;Am J Pathol&lt;/full-title&gt;&lt;/periodical&gt;&lt;pages&gt;1139-47&lt;/pages&gt;&lt;volume&gt;153&lt;/volume&gt;&lt;number&gt;4&lt;/number&gt;&lt;keywords&gt;&lt;keyword&gt;Adult&lt;/keyword&gt;&lt;keyword&gt;Female&lt;/keyword&gt;&lt;keyword&gt;Fetal Growth Retardation/*metabolism&lt;/keyword&gt;&lt;keyword&gt;Hepatocyte Growth Factor/genetics/*metabolism&lt;/keyword&gt;&lt;keyword&gt;Humans&lt;/keyword&gt;&lt;keyword&gt;In Situ Hybridization&lt;/keyword&gt;&lt;keyword&gt;Placenta/embryology/*metabolism&lt;/keyword&gt;&lt;keyword&gt;Pregnancy&lt;/keyword&gt;&lt;keyword&gt;Pregnancy Trimesters&lt;/keyword&gt;&lt;keyword&gt;Proto-Oncogene Proteins c-met/genetics/*metabolism&lt;/keyword&gt;&lt;keyword&gt;RNA, Messenger/*biosynthesis&lt;/keyword&gt;&lt;keyword&gt;Ribonucleases/metabolism&lt;/keyword&gt;&lt;keyword&gt;Trophoblasts/metabolism&lt;/keyword&gt;&lt;/keywords&gt;&lt;dates&gt;&lt;year&gt;1998&lt;/year&gt;&lt;pub-dates&gt;&lt;date&gt;Oct&lt;/date&gt;&lt;/pub-dates&gt;&lt;/dates&gt;&lt;isbn&gt;0002-9440 (Print)&amp;#xD;0002-9440 (Linking)&lt;/isbn&gt;&lt;accession-num&gt;9777945&lt;/accession-num&gt;&lt;urls&gt;&lt;related-urls&gt;&lt;url&gt;https://www.ncbi.nlm.nih.gov/pubmed/9777945&lt;/url&gt;&lt;/related-urls&gt;&lt;/urls&gt;&lt;custom2&gt;PMC1853066&lt;/custom2&gt;&lt;electronic-resource-num&gt;10.1016/S0002-9440(10)65658-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omerset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5AFFD72D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E466A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 xml:space="preserve">Igf2 (P0) 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43490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Insulin-like growth factor 2 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5526A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Deletion of trophoblast-specific P0 transcript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B976D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11E91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placenta; reduced labyrinth thicknes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279A94" w14:textId="32C71217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b25zdMOibmNpYTwvQXV0aG9yPjxZZWFyPjIwMDI8L1ll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b25zdMOibmNpYTwvQXV0aG9yPjxZZWFyPjIwMDI8L1ll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Constância et al., 2002; Sibley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61F25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9AAD87" w14:textId="6322BDFA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McMinn&lt;/Author&gt;&lt;Year&gt;2006&lt;/Year&gt;&lt;RecNum&gt;102&lt;/RecNum&gt;&lt;DisplayText&gt;(McMinn et al., 2006)&lt;/DisplayText&gt;&lt;record&gt;&lt;rec-number&gt;102&lt;/rec-number&gt;&lt;foreign-keys&gt;&lt;key app="EN" db-id="vffev09e4f5ptuezzapv5psf5stfv5s290ev" timestamp="0"&gt;102&lt;/key&gt;&lt;/foreign-keys&gt;&lt;ref-type name="Journal Article"&gt;17&lt;/ref-type&gt;&lt;contributors&gt;&lt;authors&gt;&lt;author&gt;McMinn, J.&lt;/author&gt;&lt;author&gt;Wei, M.&lt;/author&gt;&lt;author&gt;Schupf, N.&lt;/author&gt;&lt;author&gt;Cusmai, J.&lt;/author&gt;&lt;author&gt;Johnson, E. B.&lt;/author&gt;&lt;author&gt;Smith, A. C.&lt;/author&gt;&lt;author&gt;Weksberg, R.&lt;/author&gt;&lt;author&gt;Thaker, H. M.&lt;/author&gt;&lt;author&gt;Tycko, B.&lt;/author&gt;&lt;/authors&gt;&lt;/contributors&gt;&lt;auth-address&gt;Institute for Cancer Genetics, Columbia University Medical Center, New York, NY 10032, USA.&lt;/auth-address&gt;&lt;titles&gt;&lt;title&gt;Unbalanced placental expression of imprinted genes in human intrauterine growth restriction&lt;/title&gt;&lt;secondary-title&gt;Placenta&lt;/secondary-title&gt;&lt;/titles&gt;&lt;periodical&gt;&lt;full-title&gt;Placenta&lt;/full-title&gt;&lt;/periodical&gt;&lt;pages&gt;540-9&lt;/pages&gt;&lt;volume&gt;27&lt;/volume&gt;&lt;number&gt;6-7&lt;/number&gt;&lt;keywords&gt;&lt;keyword&gt;Adult&lt;/keyword&gt;&lt;keyword&gt;Blotting, Northern&lt;/keyword&gt;&lt;keyword&gt;Blotting, Southern&lt;/keyword&gt;&lt;keyword&gt;Female&lt;/keyword&gt;&lt;keyword&gt;Fetal Growth Retardation/*genetics/metabolism&lt;/keyword&gt;&lt;keyword&gt;Gene Expression Profiling&lt;/keyword&gt;&lt;keyword&gt;*Gene Expression Regulation, Developmental&lt;/keyword&gt;&lt;keyword&gt;*Genomic Imprinting&lt;/keyword&gt;&lt;keyword&gt;Humans&lt;/keyword&gt;&lt;keyword&gt;Nuclear Proteins/*genetics/metabolism&lt;/keyword&gt;&lt;keyword&gt;Oligonucleotide Array Sequence Analysis&lt;/keyword&gt;&lt;keyword&gt;Placenta/*metabolism&lt;/keyword&gt;&lt;keyword&gt;Pregnancy&lt;/keyword&gt;&lt;keyword&gt;Proteins/*genetics/metabolism&lt;/keyword&gt;&lt;keyword&gt;RNA, Messenger/metabolism&lt;/keyword&gt;&lt;/keywords&gt;&lt;dates&gt;&lt;year&gt;2006&lt;/year&gt;&lt;pub-dates&gt;&lt;date&gt;Jun-Jul&lt;/date&gt;&lt;/pub-dates&gt;&lt;/dates&gt;&lt;isbn&gt;0143-4004 (Print)&amp;#xD;0143-4004 (Linking)&lt;/isbn&gt;&lt;accession-num&gt;16125225&lt;/accession-num&gt;&lt;urls&gt;&lt;related-urls&gt;&lt;url&gt;https://www.ncbi.nlm.nih.gov/pubmed/16125225&lt;/url&gt;&lt;/related-urls&gt;&lt;/urls&gt;&lt;electronic-resource-num&gt;10.1016/j.placenta.2005.07.00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cMinn et al., 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0D24E644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EECFF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Itga4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ACD87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ntegrin alpha 4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F8839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DC896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E10.5 </w:t>
            </w:r>
          </w:p>
          <w:p w14:paraId="6F8FF69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(50 % penetranc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F3748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9C366" w14:textId="03ED262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Yang&lt;/Author&gt;&lt;Year&gt;1995&lt;/Year&gt;&lt;RecNum&gt;313&lt;/RecNum&gt;&lt;DisplayText&gt;(Yang et al., 1995)&lt;/DisplayText&gt;&lt;record&gt;&lt;rec-number&gt;313&lt;/rec-number&gt;&lt;foreign-keys&gt;&lt;key app="EN" db-id="vffev09e4f5ptuezzapv5psf5stfv5s290ev" timestamp="1535980909"&gt;313&lt;/key&gt;&lt;/foreign-keys&gt;&lt;ref-type name="Journal Article"&gt;17&lt;/ref-type&gt;&lt;contributors&gt;&lt;authors&gt;&lt;author&gt;Yang, J. T.&lt;/author&gt;&lt;author&gt;Rayburn, H.&lt;/author&gt;&lt;author&gt;Hynes, R. O.&lt;/author&gt;&lt;/authors&gt;&lt;/contributors&gt;&lt;auth-address&gt;Howard Hughes Medical Institute, Massachusetts Institute of Technology, Cambridge 02139, USA.&lt;/auth-address&gt;&lt;titles&gt;&lt;title&gt;Cell adhesion events mediated by alpha 4 integrins are essential in placental and cardiac development&lt;/title&gt;&lt;secondary-title&gt;Development&lt;/secondary-title&gt;&lt;/titles&gt;&lt;periodical&gt;&lt;full-title&gt;Development&lt;/full-title&gt;&lt;/periodical&gt;&lt;pages&gt;549-60&lt;/pages&gt;&lt;volume&gt;121&lt;/volume&gt;&lt;number&gt;2&lt;/number&gt;&lt;keywords&gt;&lt;keyword&gt;Animals&lt;/keyword&gt;&lt;keyword&gt;Antigens, CD/genetics/*metabolism&lt;/keyword&gt;&lt;keyword&gt;Base Sequence&lt;/keyword&gt;&lt;keyword&gt;Cell Adhesion/physiology&lt;/keyword&gt;&lt;keyword&gt;Cell Adhesion Molecules/genetics&lt;/keyword&gt;&lt;keyword&gt;DNA Primers&lt;/keyword&gt;&lt;keyword&gt;Gene Expression&lt;/keyword&gt;&lt;keyword&gt;Heart/*embryology&lt;/keyword&gt;&lt;keyword&gt;Immunohistochemistry&lt;/keyword&gt;&lt;keyword&gt;Integrin alpha4&lt;/keyword&gt;&lt;keyword&gt;Mice&lt;/keyword&gt;&lt;keyword&gt;Molecular Sequence Data&lt;/keyword&gt;&lt;keyword&gt;Morphogenesis/physiology&lt;/keyword&gt;&lt;keyword&gt;Placenta/cytology&lt;/keyword&gt;&lt;keyword&gt;*Placentation&lt;/keyword&gt;&lt;keyword&gt;Polymerase Chain Reaction&lt;/keyword&gt;&lt;keyword&gt;Receptors, Lymphocyte Homing/*metabolism&lt;/keyword&gt;&lt;keyword&gt;Vascular Cell Adhesion Molecule-1&lt;/keyword&gt;&lt;/keywords&gt;&lt;dates&gt;&lt;year&gt;1995&lt;/year&gt;&lt;pub-dates&gt;&lt;date&gt;Feb&lt;/date&gt;&lt;/pub-dates&gt;&lt;/dates&gt;&lt;isbn&gt;0950-1991 (Print)&amp;#xD;0950-1991 (Linking)&lt;/isbn&gt;&lt;accession-num&gt;7539359&lt;/accession-num&gt;&lt;urls&gt;&lt;related-urls&gt;&lt;url&gt;https://www.ncbi.nlm.nih.gov/pubmed/7539359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Yang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59D2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EF874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360D47" w:rsidRPr="005727E0" w14:paraId="38CAAFE9" w14:textId="77777777" w:rsidTr="000C7DAB">
        <w:tc>
          <w:tcPr>
            <w:tcW w:w="1418" w:type="dxa"/>
            <w:vAlign w:val="center"/>
          </w:tcPr>
          <w:p w14:paraId="6E06373B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Itga</w:t>
            </w:r>
            <w:r>
              <w:rPr>
                <w:rFonts w:ascii="Times New Roman" w:hAnsi="Times New Roman" w:cs="Times New Roman"/>
                <w:i/>
                <w:color w:val="000000"/>
              </w:rPr>
              <w:t>v</w:t>
            </w:r>
          </w:p>
        </w:tc>
        <w:tc>
          <w:tcPr>
            <w:tcW w:w="3166" w:type="dxa"/>
            <w:vAlign w:val="center"/>
          </w:tcPr>
          <w:p w14:paraId="7F81BE1A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Integrin alpha </w:t>
            </w:r>
            <w:r>
              <w:rPr>
                <w:rFonts w:ascii="Times New Roman" w:hAnsi="Times New Roman" w:cs="Times New Roman"/>
                <w:color w:val="000000"/>
              </w:rPr>
              <w:t>V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 (fibronectin receptor alpha)</w:t>
            </w:r>
          </w:p>
        </w:tc>
        <w:tc>
          <w:tcPr>
            <w:tcW w:w="1796" w:type="dxa"/>
            <w:vAlign w:val="center"/>
          </w:tcPr>
          <w:p w14:paraId="2F66EC66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1A87CFC3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E11.5 (80% penetrance)</w:t>
            </w:r>
          </w:p>
        </w:tc>
        <w:tc>
          <w:tcPr>
            <w:tcW w:w="2591" w:type="dxa"/>
            <w:vAlign w:val="center"/>
          </w:tcPr>
          <w:p w14:paraId="673A22FC" w14:textId="05B69258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fetal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</w:t>
            </w:r>
          </w:p>
        </w:tc>
        <w:tc>
          <w:tcPr>
            <w:tcW w:w="1843" w:type="dxa"/>
            <w:vAlign w:val="center"/>
          </w:tcPr>
          <w:p w14:paraId="3C5D11C3" w14:textId="2FDCD428" w:rsidR="00360D47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Bader&lt;/Author&gt;&lt;Year&gt;1998&lt;/Year&gt;&lt;RecNum&gt;314&lt;/RecNum&gt;&lt;DisplayText&gt;(Bader et al., 1998)&lt;/DisplayText&gt;&lt;record&gt;&lt;rec-number&gt;314&lt;/rec-number&gt;&lt;foreign-keys&gt;&lt;key app="EN" db-id="vffev09e4f5ptuezzapv5psf5stfv5s290ev" timestamp="1535980956"&gt;314&lt;/key&gt;&lt;/foreign-keys&gt;&lt;ref-type name="Journal Article"&gt;17&lt;/ref-type&gt;&lt;contributors&gt;&lt;authors&gt;&lt;author&gt;Bader, B. L.&lt;/author&gt;&lt;author&gt;Rayburn, H.&lt;/author&gt;&lt;author&gt;Crowley, D.&lt;/author&gt;&lt;author&gt;Hynes, R. O.&lt;/author&gt;&lt;/authors&gt;&lt;/contributors&gt;&lt;auth-address&gt;Howard Hughes Medical Institute, Center for Cancer Research, Cambridge, Massachusetts 02139, USA.&lt;/auth-address&gt;&lt;titles&gt;&lt;title&gt;Extensive vasculogenesis, angiogenesis, and organogenesis precede lethality in mice lacking all alpha v integrins&lt;/title&gt;&lt;secondary-title&gt;Cell&lt;/secondary-title&gt;&lt;/titles&gt;&lt;periodical&gt;&lt;full-title&gt;Cell&lt;/full-title&gt;&lt;/periodical&gt;&lt;pages&gt;507-19&lt;/pages&gt;&lt;volume&gt;95&lt;/volume&gt;&lt;number&gt;4&lt;/number&gt;&lt;keywords&gt;&lt;keyword&gt;Animals&lt;/keyword&gt;&lt;keyword&gt;Antigens, CD/genetics/*physiology&lt;/keyword&gt;&lt;keyword&gt;Cerebral Hemorrhage/embryology&lt;/keyword&gt;&lt;keyword&gt;Chimera&lt;/keyword&gt;&lt;keyword&gt;Embryonic and Fetal Development/genetics/*physiology&lt;/keyword&gt;&lt;keyword&gt;Female&lt;/keyword&gt;&lt;keyword&gt;Gene Expression Regulation, Developmental/genetics&lt;/keyword&gt;&lt;keyword&gt;Genes, Lethal&lt;/keyword&gt;&lt;keyword&gt;Homozygote&lt;/keyword&gt;&lt;keyword&gt;Integrin alphaV&lt;/keyword&gt;&lt;keyword&gt;Integrins/*deficiency/*genetics/physiology&lt;/keyword&gt;&lt;keyword&gt;Male&lt;/keyword&gt;&lt;keyword&gt;Mice&lt;/keyword&gt;&lt;keyword&gt;Mice, Congenic&lt;/keyword&gt;&lt;keyword&gt;Mice, Inbred C57BL&lt;/keyword&gt;&lt;keyword&gt;Mutagenesis, Site-Directed&lt;/keyword&gt;&lt;keyword&gt;Mutation&lt;/keyword&gt;&lt;keyword&gt;Neovascularization, Physiologic/genetics/*physiology&lt;/keyword&gt;&lt;/keywords&gt;&lt;dates&gt;&lt;year&gt;1998&lt;/year&gt;&lt;pub-dates&gt;&lt;date&gt;Nov 13&lt;/date&gt;&lt;/pub-dates&gt;&lt;/dates&gt;&lt;isbn&gt;0092-8674 (Print)&amp;#xD;0092-8674 (Linking)&lt;/isbn&gt;&lt;accession-num&gt;9827803&lt;/accession-num&gt;&lt;urls&gt;&lt;related-urls&gt;&lt;url&gt;https://www.ncbi.nlm.nih.gov/pubmed/982780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Bader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97F351D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</w:p>
        </w:tc>
        <w:tc>
          <w:tcPr>
            <w:tcW w:w="1701" w:type="dxa"/>
            <w:vAlign w:val="center"/>
          </w:tcPr>
          <w:p w14:paraId="00257A1F" w14:textId="77777777" w:rsidR="00360D47" w:rsidRPr="005727E0" w:rsidRDefault="00360D47" w:rsidP="00DE76FE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</w:p>
        </w:tc>
      </w:tr>
      <w:tr w:rsidR="005727E0" w:rsidRPr="005727E0" w14:paraId="2926C635" w14:textId="77777777" w:rsidTr="000C7DAB">
        <w:tc>
          <w:tcPr>
            <w:tcW w:w="1418" w:type="dxa"/>
            <w:vAlign w:val="center"/>
          </w:tcPr>
          <w:p w14:paraId="5C2799F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Itgb8</w:t>
            </w:r>
          </w:p>
        </w:tc>
        <w:tc>
          <w:tcPr>
            <w:tcW w:w="3166" w:type="dxa"/>
            <w:vAlign w:val="center"/>
          </w:tcPr>
          <w:p w14:paraId="764B577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ntegrin beta 8</w:t>
            </w:r>
          </w:p>
        </w:tc>
        <w:tc>
          <w:tcPr>
            <w:tcW w:w="1796" w:type="dxa"/>
            <w:vAlign w:val="center"/>
          </w:tcPr>
          <w:p w14:paraId="4367B1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C15F3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 (60% penetrance)</w:t>
            </w:r>
          </w:p>
        </w:tc>
        <w:tc>
          <w:tcPr>
            <w:tcW w:w="2591" w:type="dxa"/>
            <w:vAlign w:val="center"/>
          </w:tcPr>
          <w:p w14:paraId="712D83C5" w14:textId="7D26996E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thickness and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7A252010" w14:textId="047923E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Zhu&lt;/Author&gt;&lt;Year&gt;2002&lt;/Year&gt;&lt;RecNum&gt;312&lt;/RecNum&gt;&lt;DisplayText&gt;(Zhu et al., 2002)&lt;/DisplayText&gt;&lt;record&gt;&lt;rec-number&gt;312&lt;/rec-number&gt;&lt;foreign-keys&gt;&lt;key app="EN" db-id="vffev09e4f5ptuezzapv5psf5stfv5s290ev" timestamp="1535980858"&gt;312&lt;/key&gt;&lt;/foreign-keys&gt;&lt;ref-type name="Journal Article"&gt;17&lt;/ref-type&gt;&lt;contributors&gt;&lt;authors&gt;&lt;author&gt;Zhu, J.&lt;/author&gt;&lt;author&gt;Motejlek, K.&lt;/author&gt;&lt;author&gt;Wang, D.&lt;/author&gt;&lt;author&gt;Zang, K.&lt;/author&gt;&lt;author&gt;Schmidt, A.&lt;/author&gt;&lt;author&gt;Reichardt, L. F.&lt;/author&gt;&lt;/authors&gt;&lt;/contributors&gt;&lt;auth-address&gt;Howard Hughes Medical Institute and Department of Physiology, University of California, San Francisco, San Francisco, CA 94143, USA.&lt;/auth-address&gt;&lt;titles&gt;&lt;title&gt;Beta8 integrins are required for vascular morphogenesis in mouse embryos&lt;/title&gt;&lt;secondary-title&gt;Development&lt;/secondary-title&gt;&lt;/titles&gt;&lt;periodical&gt;&lt;full-title&gt;Development&lt;/full-title&gt;&lt;/periodical&gt;&lt;pages&gt;2891-903&lt;/pages&gt;&lt;volume&gt;129&lt;/volume&gt;&lt;number&gt;12&lt;/number&gt;&lt;keywords&gt;&lt;keyword&gt;Animals&lt;/keyword&gt;&lt;keyword&gt;Blood Vessels/abnormalities/*embryology&lt;/keyword&gt;&lt;keyword&gt;Brain/*blood supply/*embryology&lt;/keyword&gt;&lt;keyword&gt;Endothelium, Vascular/embryology/pathology&lt;/keyword&gt;&lt;keyword&gt;Female&lt;/keyword&gt;&lt;keyword&gt;Fetal Death/genetics&lt;/keyword&gt;&lt;keyword&gt;Hyperplasia/genetics&lt;/keyword&gt;&lt;keyword&gt;*Integrin beta Chains&lt;/keyword&gt;&lt;keyword&gt;Integrins/genetics/*metabolism&lt;/keyword&gt;&lt;keyword&gt;Male&lt;/keyword&gt;&lt;keyword&gt;Mice&lt;/keyword&gt;&lt;keyword&gt;Mice, Mutant Strains&lt;/keyword&gt;&lt;keyword&gt;Neurons/metabolism&lt;/keyword&gt;&lt;keyword&gt;Placenta/metabolism&lt;/keyword&gt;&lt;keyword&gt;Pregnancy&lt;/keyword&gt;&lt;keyword&gt;Yolk Sac/metabolism&lt;/keyword&gt;&lt;/keywords&gt;&lt;dates&gt;&lt;year&gt;2002&lt;/year&gt;&lt;pub-dates&gt;&lt;date&gt;Jun&lt;/date&gt;&lt;/pub-dates&gt;&lt;/dates&gt;&lt;isbn&gt;0950-1991 (Print)&amp;#xD;0950-1991 (Linking)&lt;/isbn&gt;&lt;accession-num&gt;12050137&lt;/accession-num&gt;&lt;urls&gt;&lt;related-urls&gt;&lt;url&gt;https://www.ncbi.nlm.nih.gov/pubmed/12050137&lt;/url&gt;&lt;/related-urls&gt;&lt;/urls&gt;&lt;custom2&gt;PMC2710098&lt;/custom2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Zhu et al., 200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D4BFD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</w:p>
        </w:tc>
        <w:tc>
          <w:tcPr>
            <w:tcW w:w="1701" w:type="dxa"/>
            <w:vAlign w:val="center"/>
          </w:tcPr>
          <w:p w14:paraId="674DA7A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</w:p>
        </w:tc>
      </w:tr>
      <w:tr w:rsidR="005727E0" w:rsidRPr="005727E0" w14:paraId="7709F047" w14:textId="77777777" w:rsidTr="000C7DAB">
        <w:tc>
          <w:tcPr>
            <w:tcW w:w="1418" w:type="dxa"/>
            <w:vAlign w:val="center"/>
          </w:tcPr>
          <w:p w14:paraId="4F8EACBB" w14:textId="77777777" w:rsidR="005727E0" w:rsidRPr="006A71BB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6A71BB">
              <w:rPr>
                <w:rFonts w:ascii="Times New Roman" w:hAnsi="Times New Roman" w:cs="Times New Roman"/>
                <w:i/>
                <w:color w:val="000000"/>
              </w:rPr>
              <w:t>Junb</w:t>
            </w:r>
          </w:p>
        </w:tc>
        <w:tc>
          <w:tcPr>
            <w:tcW w:w="3166" w:type="dxa"/>
            <w:vAlign w:val="center"/>
          </w:tcPr>
          <w:p w14:paraId="2F8554BB" w14:textId="77777777" w:rsidR="005727E0" w:rsidRPr="006A71BB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A71BB">
              <w:rPr>
                <w:rFonts w:ascii="Times New Roman" w:hAnsi="Times New Roman" w:cs="Times New Roman"/>
                <w:color w:val="000000"/>
              </w:rPr>
              <w:t>Jun B proto-oncogene (AP-1 transcription factor component)</w:t>
            </w:r>
          </w:p>
        </w:tc>
        <w:tc>
          <w:tcPr>
            <w:tcW w:w="1796" w:type="dxa"/>
            <w:vAlign w:val="center"/>
          </w:tcPr>
          <w:p w14:paraId="291058C3" w14:textId="77777777" w:rsidR="005727E0" w:rsidRPr="006A71BB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6A71BB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329E79C" w14:textId="77777777" w:rsidR="005727E0" w:rsidRPr="006A71BB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6A71BB">
              <w:rPr>
                <w:rFonts w:ascii="Times New Roman" w:hAnsi="Times New Roman" w:cs="Times New Roman"/>
                <w:color w:val="000000"/>
              </w:rPr>
              <w:t>E10.0</w:t>
            </w:r>
          </w:p>
        </w:tc>
        <w:tc>
          <w:tcPr>
            <w:tcW w:w="2591" w:type="dxa"/>
            <w:vAlign w:val="center"/>
          </w:tcPr>
          <w:p w14:paraId="29A74369" w14:textId="3EB38729" w:rsidR="005727E0" w:rsidRPr="006A71BB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6A71BB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 w:rsidRPr="006A71BB">
              <w:rPr>
                <w:rFonts w:ascii="Times New Roman" w:hAnsi="Times New Roman" w:cs="Times New Roman"/>
                <w:color w:val="000000"/>
              </w:rPr>
              <w:t>isa</w:t>
            </w:r>
            <w:r w:rsidRPr="006A71BB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10D1D0D0" w14:textId="301A651F" w:rsidR="005727E0" w:rsidRPr="006A71BB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6A71BB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6A71BB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chorpp-Kistner&lt;/Author&gt;&lt;Year&gt;1999&lt;/Year&gt;&lt;RecNum&gt;50&lt;/RecNum&gt;&lt;DisplayText&gt;(Schorpp-Kistner et al., 1999)&lt;/DisplayText&gt;&lt;record&gt;&lt;rec-number&gt;50&lt;/rec-number&gt;&lt;foreign-keys&gt;&lt;key app="EN" db-id="vffev09e4f5ptuezzapv5psf5stfv5s290ev" timestamp="0"&gt;50&lt;/key&gt;&lt;/foreign-keys&gt;&lt;ref-type name="Journal Article"&gt;17&lt;/ref-type&gt;&lt;contributors&gt;&lt;authors&gt;&lt;author&gt;Schorpp-Kistner, M.&lt;/author&gt;&lt;author&gt;Wang, Z. Q.&lt;/author&gt;&lt;author&gt;Angel, P.&lt;/author&gt;&lt;author&gt;Wagner, E. F.&lt;/author&gt;&lt;/authors&gt;&lt;/contributors&gt;&lt;titles&gt;&lt;title&gt;JunB is essential for mammalian placentation&lt;/title&gt;&lt;secondary-title&gt;EMBO J.&lt;/secondary-title&gt;&lt;/titles&gt;&lt;pages&gt;934-48&lt;/pages&gt;&lt;volume&gt;18&lt;/volume&gt;&lt;number&gt;4&lt;/number&gt;&lt;keywords&gt;&lt;keyword&gt;Animal&lt;/keyword&gt;&lt;keyword&gt;Cell Division/genetics&lt;/keyword&gt;&lt;keyword&gt;Embryo/growth &amp;amp; development&lt;/keyword&gt;&lt;keyword&gt;Gene Expression Regulation, Developmental&lt;/keyword&gt;&lt;keyword&gt;Gene Targeting&lt;/keyword&gt;&lt;keyword&gt;Genotype&lt;/keyword&gt;&lt;keyword&gt;In Situ Hybridization&lt;/keyword&gt;&lt;keyword&gt;Mice&lt;/keyword&gt;&lt;keyword&gt;Mice, Knockout&lt;/keyword&gt;&lt;keyword&gt;Mutation/genetics&lt;/keyword&gt;&lt;keyword&gt;Phenotype&lt;/keyword&gt;&lt;keyword&gt;Placenta/blood supply/*growth &amp;amp; development&lt;/keyword&gt;&lt;keyword&gt;Ploidies&lt;/keyword&gt;&lt;keyword&gt;Proto-Oncogene Proteins c-jun/deficiency/*genetics&lt;/keyword&gt;&lt;keyword&gt;Stem Cells/metabolism&lt;/keyword&gt;&lt;keyword&gt;Support, Non-U.S. Gov&amp;apos;t&lt;/keyword&gt;&lt;keyword&gt;Transcription Factor AP-1/*genetics&lt;/keyword&gt;&lt;keyword&gt;Yolk Sac/embryology&lt;/keyword&gt;&lt;/keywords&gt;&lt;dates&gt;&lt;year&gt;1999&lt;/year&gt;&lt;/dates&gt;&lt;label&gt;99146911&lt;/label&gt;&lt;urls&gt;&lt;related-urls&gt;&lt;url&gt;http://www.ncbi.nlm.nih.gov/cgi-bin/Entrez/referer?http://www.emboj.org/cgi/content/full/18/4/934&lt;/url&gt;&lt;/related-urls&gt;&lt;/urls&gt;&lt;/record&gt;&lt;/Cite&gt;&lt;/EndNote&gt;</w:instrText>
            </w:r>
            <w:r w:rsidRPr="006A71BB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A71BB">
              <w:rPr>
                <w:rFonts w:ascii="Times New Roman" w:hAnsi="Times New Roman" w:cs="Times New Roman"/>
                <w:noProof/>
                <w:color w:val="000000"/>
              </w:rPr>
              <w:t>(Schorpp-Kistner et al., 1999)</w:t>
            </w:r>
            <w:r w:rsidRPr="006A71BB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C4481D8" w14:textId="5F8079BC" w:rsidR="005727E0" w:rsidRPr="006A71BB" w:rsidRDefault="00AD7201" w:rsidP="00273E53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t>Yes</w:t>
            </w:r>
          </w:p>
        </w:tc>
        <w:tc>
          <w:tcPr>
            <w:tcW w:w="1701" w:type="dxa"/>
            <w:vAlign w:val="center"/>
          </w:tcPr>
          <w:p w14:paraId="4B3623D8" w14:textId="0D5B4B5C" w:rsidR="005727E0" w:rsidRPr="006A71BB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  <w:lang w:val="es-ES"/>
              </w:rPr>
            </w:pP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fldChar w:fldCharType="begin">
                <w:fldData xml:space="preserve">PEVuZE5vdGU+PENpdGU+PEF1dGhvcj5SYWphcmFtYW48L0F1dGhvcj48WWVhcj4yMDEwPC9ZZWFy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</w:fldData>
              </w:fldChar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instrText xml:space="preserve"> ADDIN EN.CITE </w:instrText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fldChar w:fldCharType="begin">
                <w:fldData xml:space="preserve">PEVuZE5vdGU+PENpdGU+PEF1dGhvcj5SYWphcmFtYW48L0F1dGhvcj48WWVhcj4yMDEwPC9ZZWFy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</w:fldData>
              </w:fldChar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instrText xml:space="preserve"> ADDIN EN.CITE.DATA </w:instrText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fldChar w:fldCharType="end"/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fldChar w:fldCharType="separate"/>
            </w:r>
            <w:r w:rsidRPr="006A71BB">
              <w:rPr>
                <w:rFonts w:ascii="Times New Roman" w:hAnsi="Times New Roman" w:cs="Times New Roman"/>
                <w:noProof/>
                <w:color w:val="000000"/>
                <w:lang w:val="es-ES"/>
              </w:rPr>
              <w:t>(Rajaraman et al., 2010)</w:t>
            </w:r>
            <w:r w:rsidRPr="006A71BB">
              <w:rPr>
                <w:rFonts w:ascii="Times New Roman" w:hAnsi="Times New Roman" w:cs="Times New Roman"/>
                <w:color w:val="000000"/>
                <w:lang w:val="es-ES"/>
              </w:rPr>
              <w:fldChar w:fldCharType="end"/>
            </w:r>
          </w:p>
        </w:tc>
      </w:tr>
      <w:tr w:rsidR="005727E0" w:rsidRPr="005727E0" w14:paraId="2BF2E519" w14:textId="77777777" w:rsidTr="000C7DAB">
        <w:tc>
          <w:tcPr>
            <w:tcW w:w="1418" w:type="dxa"/>
            <w:vAlign w:val="center"/>
          </w:tcPr>
          <w:p w14:paraId="5353D9B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lastRenderedPageBreak/>
              <w:t>Krt8/Krt19</w:t>
            </w:r>
          </w:p>
        </w:tc>
        <w:tc>
          <w:tcPr>
            <w:tcW w:w="3166" w:type="dxa"/>
            <w:vAlign w:val="center"/>
          </w:tcPr>
          <w:p w14:paraId="52D325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Keratin8/keratin19</w:t>
            </w:r>
          </w:p>
        </w:tc>
        <w:tc>
          <w:tcPr>
            <w:tcW w:w="1796" w:type="dxa"/>
            <w:vAlign w:val="center"/>
          </w:tcPr>
          <w:p w14:paraId="095492A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ompound deletion</w:t>
            </w:r>
          </w:p>
        </w:tc>
        <w:tc>
          <w:tcPr>
            <w:tcW w:w="1417" w:type="dxa"/>
            <w:vAlign w:val="center"/>
          </w:tcPr>
          <w:p w14:paraId="0C8AD0E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</w:t>
            </w:r>
          </w:p>
        </w:tc>
        <w:tc>
          <w:tcPr>
            <w:tcW w:w="2591" w:type="dxa"/>
            <w:vAlign w:val="center"/>
          </w:tcPr>
          <w:p w14:paraId="447C3B2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ck of labyrinth, increased number of TGCs</w:t>
            </w:r>
          </w:p>
        </w:tc>
        <w:tc>
          <w:tcPr>
            <w:tcW w:w="1843" w:type="dxa"/>
            <w:vAlign w:val="center"/>
          </w:tcPr>
          <w:p w14:paraId="6CF53056" w14:textId="0A06B346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YW1haTwvQXV0aG9yPjxZZWFyPjIwMDA8L1llYXI+PFJl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UYW1haTwvQXV0aG9yPjxZZWFyPjIwMDA8L1llYXI+PFJl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amai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54C3AC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87858C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5F682975" w14:textId="77777777" w:rsidTr="000C7DAB">
        <w:tc>
          <w:tcPr>
            <w:tcW w:w="1418" w:type="dxa"/>
            <w:vAlign w:val="center"/>
          </w:tcPr>
          <w:p w14:paraId="204BADE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Lama5</w:t>
            </w:r>
          </w:p>
        </w:tc>
        <w:tc>
          <w:tcPr>
            <w:tcW w:w="3166" w:type="dxa"/>
            <w:vAlign w:val="center"/>
          </w:tcPr>
          <w:p w14:paraId="125B24C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minin alpha 5</w:t>
            </w:r>
          </w:p>
        </w:tc>
        <w:tc>
          <w:tcPr>
            <w:tcW w:w="1796" w:type="dxa"/>
            <w:vAlign w:val="center"/>
          </w:tcPr>
          <w:p w14:paraId="4D9EA01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596F616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7</w:t>
            </w:r>
          </w:p>
        </w:tc>
        <w:tc>
          <w:tcPr>
            <w:tcW w:w="2591" w:type="dxa"/>
            <w:vAlign w:val="center"/>
          </w:tcPr>
          <w:p w14:paraId="20F7785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branching of blood vessels</w:t>
            </w:r>
          </w:p>
        </w:tc>
        <w:tc>
          <w:tcPr>
            <w:tcW w:w="1843" w:type="dxa"/>
            <w:vAlign w:val="center"/>
          </w:tcPr>
          <w:p w14:paraId="50D1757B" w14:textId="12B9655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Miner&lt;/Author&gt;&lt;Year&gt;1998&lt;/Year&gt;&lt;RecNum&gt;52&lt;/RecNum&gt;&lt;DisplayText&gt;(Miner et al., 1998)&lt;/DisplayText&gt;&lt;record&gt;&lt;rec-number&gt;52&lt;/rec-number&gt;&lt;foreign-keys&gt;&lt;key app="EN" db-id="vffev09e4f5ptuezzapv5psf5stfv5s290ev" timestamp="0"&gt;52&lt;/key&gt;&lt;/foreign-keys&gt;&lt;ref-type name="Journal Article"&gt;17&lt;/ref-type&gt;&lt;contributors&gt;&lt;authors&gt;&lt;author&gt;Miner, J. H.&lt;/author&gt;&lt;author&gt;Cunningham, J.&lt;/author&gt;&lt;author&gt;Sanes, J. R.&lt;/author&gt;&lt;/authors&gt;&lt;/contributors&gt;&lt;titles&gt;&lt;title&gt;Roles for laminin in embryogenesis: exencephaly, syndactyly, and placentopathy in mice lacking the laminin alpha5 chain&lt;/title&gt;&lt;secondary-title&gt;J Cell Biol&lt;/secondary-title&gt;&lt;/titles&gt;&lt;pages&gt;1713-23&lt;/pages&gt;&lt;volume&gt;143&lt;/volume&gt;&lt;number&gt;6&lt;/number&gt;&lt;keywords&gt;&lt;keyword&gt;Animal&lt;/keyword&gt;&lt;keyword&gt;Brain/*abnormalities/*embryology&lt;/keyword&gt;&lt;keyword&gt;Female&lt;/keyword&gt;&lt;keyword&gt;Fetal Development/*genetics&lt;/keyword&gt;&lt;keyword&gt;Laminin/deficiency/genetics/*physiology&lt;/keyword&gt;&lt;keyword&gt;Mice&lt;/keyword&gt;&lt;keyword&gt;Mice, Knockout&lt;/keyword&gt;&lt;keyword&gt;Placenta/*pathology&lt;/keyword&gt;&lt;keyword&gt;Pregnancy&lt;/keyword&gt;&lt;keyword&gt;Skin/embryology/pathology&lt;/keyword&gt;&lt;keyword&gt;Skull/abnormalities/embryology&lt;/keyword&gt;&lt;keyword&gt;Support, U.S. Gov&amp;apos;t, P.H.S.&lt;/keyword&gt;&lt;keyword&gt;Syndactyly/*genetics&lt;/keyword&gt;&lt;/keywords&gt;&lt;dates&gt;&lt;year&gt;1998&lt;/year&gt;&lt;/dates&gt;&lt;label&gt;99069493&lt;/label&gt;&lt;urls&gt;&lt;related-urls&gt;&lt;url&gt;http://www.ncbi.nlm.nih.gov/cgi-bin/Entrez/referer?http://www.jcb.org/cgi/content/full/143/6/1713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iner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E94C68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7C90F08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7242B6D2" w14:textId="77777777" w:rsidTr="000C7DAB">
        <w:tc>
          <w:tcPr>
            <w:tcW w:w="1418" w:type="dxa"/>
            <w:vAlign w:val="center"/>
          </w:tcPr>
          <w:p w14:paraId="3A0B532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Lifr</w:t>
            </w:r>
          </w:p>
        </w:tc>
        <w:tc>
          <w:tcPr>
            <w:tcW w:w="3166" w:type="dxa"/>
            <w:vAlign w:val="center"/>
          </w:tcPr>
          <w:p w14:paraId="5F82F83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eukemia inhibitory factor receptor</w:t>
            </w:r>
          </w:p>
        </w:tc>
        <w:tc>
          <w:tcPr>
            <w:tcW w:w="1796" w:type="dxa"/>
            <w:vAlign w:val="center"/>
          </w:tcPr>
          <w:p w14:paraId="3E78E3B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3EC3E0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erinatal lethality</w:t>
            </w:r>
          </w:p>
        </w:tc>
        <w:tc>
          <w:tcPr>
            <w:tcW w:w="2591" w:type="dxa"/>
            <w:vAlign w:val="center"/>
          </w:tcPr>
          <w:p w14:paraId="7B82E1D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Small labyrinth; vascular lesions</w:t>
            </w:r>
          </w:p>
        </w:tc>
        <w:tc>
          <w:tcPr>
            <w:tcW w:w="1843" w:type="dxa"/>
            <w:vAlign w:val="center"/>
          </w:tcPr>
          <w:p w14:paraId="671EECB0" w14:textId="7035504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Ware&lt;/Author&gt;&lt;Year&gt;1995&lt;/Year&gt;&lt;RecNum&gt;54&lt;/RecNum&gt;&lt;DisplayText&gt;(Ware et al., 1995)&lt;/DisplayText&gt;&lt;record&gt;&lt;rec-number&gt;54&lt;/rec-number&gt;&lt;foreign-keys&gt;&lt;key app="EN" db-id="vffev09e4f5ptuezzapv5psf5stfv5s290ev" timestamp="0"&gt;54&lt;/key&gt;&lt;/foreign-keys&gt;&lt;ref-type name="Journal Article"&gt;17&lt;/ref-type&gt;&lt;contributors&gt;&lt;authors&gt;&lt;author&gt;Ware, C.B.&lt;/author&gt;&lt;author&gt;Horowitz, M.C.&lt;/author&gt;&lt;author&gt;Renshaw, B.R.&lt;/author&gt;&lt;author&gt;Hunt, J.S.&lt;/author&gt;&lt;author&gt;Liggitt, D.&lt;/author&gt;&lt;author&gt;Koblar, S.A.&lt;/author&gt;&lt;author&gt;Gliniak, B.C.&lt;/author&gt;&lt;author&gt;McKenna, H.J.&lt;/author&gt;&lt;author&gt;Papayannopoulou, T.&lt;/author&gt;&lt;author&gt;Thoma, B.&lt;/author&gt;&lt;author&gt;Cheng, L.&lt;/author&gt;&lt;author&gt;Donovan, P.J.&lt;/author&gt;&lt;author&gt;Peschon, J.J.&lt;/author&gt;&lt;author&gt;Bartlett, P.F.&lt;/author&gt;&lt;author&gt;Willis, C.R.&lt;/author&gt;&lt;author&gt;Wright, B.D.&lt;/author&gt;&lt;author&gt;Carpenter, M.K.&lt;/author&gt;&lt;author&gt;Davison, B.L.&lt;/author&gt;&lt;author&gt;Gearing, D.P.&lt;/author&gt;&lt;/authors&gt;&lt;/contributors&gt;&lt;titles&gt;&lt;title&gt;Targeted disruption of the low-affinity leukemia inhibitory factor receptor gene causes placental, skeletal, neural and metabolic defects and results in perinatal death&lt;/title&gt;&lt;secondary-title&gt;Development&lt;/secondary-title&gt;&lt;/titles&gt;&lt;periodical&gt;&lt;full-title&gt;Development&lt;/full-title&gt;&lt;/periodical&gt;&lt;pages&gt;1283-1299&lt;/pages&gt;&lt;volume&gt;121&lt;/volume&gt;&lt;keywords&gt;&lt;keyword&gt;osteoporosis&lt;/keyword&gt;&lt;keyword&gt;astrocytes&lt;/keyword&gt;&lt;keyword&gt;glycogen store&lt;/keyword&gt;&lt;keyword&gt;primordial germ cell&lt;/keyword&gt;&lt;keyword&gt;mouse&lt;/keyword&gt;&lt;/keywords&gt;&lt;dates&gt;&lt;year&gt;1995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Ware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286B183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2F8DE97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20390B49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6C9DC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apk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ED04E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1; Erk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E1DB3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A2FFB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39785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CB351D" w14:textId="6067FE6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Hatano&lt;/Author&gt;&lt;Year&gt;2003&lt;/Year&gt;&lt;RecNum&gt;55&lt;/RecNum&gt;&lt;DisplayText&gt;(Hatano et al., 2003)&lt;/DisplayText&gt;&lt;record&gt;&lt;rec-number&gt;55&lt;/rec-number&gt;&lt;foreign-keys&gt;&lt;key app="EN" db-id="vffev09e4f5ptuezzapv5psf5stfv5s290ev" timestamp="0"&gt;55&lt;/key&gt;&lt;/foreign-keys&gt;&lt;ref-type name="Journal Article"&gt;17&lt;/ref-type&gt;&lt;contributors&gt;&lt;authors&gt;&lt;author&gt;Hatano, N.&lt;/author&gt;&lt;author&gt;Mori, Y.&lt;/author&gt;&lt;author&gt;Oh-hora, M.&lt;/author&gt;&lt;author&gt;Kosugi, A.&lt;/author&gt;&lt;author&gt;Fujikawa, T.&lt;/author&gt;&lt;author&gt;Nakai, N.&lt;/author&gt;&lt;author&gt;Niwa, H.&lt;/author&gt;&lt;author&gt;Miyazaki, J.&lt;/author&gt;&lt;author&gt;Hamaoka, T.&lt;/author&gt;&lt;author&gt;Ogata, M.&lt;/author&gt;&lt;/authors&gt;&lt;/contributors&gt;&lt;auth-address&gt;Department of Pathology and Pathophysiology, Osaka University Graduate School of Medicine, 2-2 Yamadaoka, Japan.&lt;/auth-address&gt;&lt;titles&gt;&lt;title&gt;Essential role for ERK2 mitogen-activated protein kinase in placental development&lt;/title&gt;&lt;secondary-title&gt;Genes Cells&lt;/secondary-title&gt;&lt;/titles&gt;&lt;pages&gt;847-56&lt;/pages&gt;&lt;volume&gt;8&lt;/volume&gt;&lt;number&gt;11&lt;/number&gt;&lt;keywords&gt;&lt;keyword&gt;Animals&lt;/keyword&gt;&lt;keyword&gt;Embryonic and Fetal Development/*physiology&lt;/keyword&gt;&lt;keyword&gt;Female&lt;/keyword&gt;&lt;keyword&gt;Gene Deletion&lt;/keyword&gt;&lt;keyword&gt;Genes, Lethal&lt;/keyword&gt;&lt;keyword&gt;Immunoblotting&lt;/keyword&gt;&lt;keyword&gt;Male&lt;/keyword&gt;&lt;keyword&gt;Mice&lt;/keyword&gt;&lt;keyword&gt;Mice, Inbred C57BL&lt;/keyword&gt;&lt;keyword&gt;Mice, Knockout&lt;/keyword&gt;&lt;keyword&gt;Mice, Transgenic&lt;/keyword&gt;&lt;keyword&gt;Mitogen-Activated Protein Kinase 1/*physiology&lt;/keyword&gt;&lt;keyword&gt;Neovascularization, Physiologic/physiology&lt;/keyword&gt;&lt;keyword&gt;Placenta/blood supply/*embryology&lt;/keyword&gt;&lt;keyword&gt;Pregnancy&lt;/keyword&gt;&lt;keyword&gt;Reverse Transcriptase Polymerase Chain Reaction&lt;/keyword&gt;&lt;keyword&gt;Transfection&lt;/keyword&gt;&lt;keyword&gt;Trophoblasts/cytology/metabolism&lt;/keyword&gt;&lt;/keywords&gt;&lt;dates&gt;&lt;year&gt;2003&lt;/year&gt;&lt;pub-dates&gt;&lt;date&gt;Nov&lt;/date&gt;&lt;/pub-dates&gt;&lt;/dates&gt;&lt;isbn&gt;1356-9597 (Print)&amp;#xD;1356-9597 (Linking)&lt;/isbn&gt;&lt;accession-num&gt;14622137&lt;/accession-num&gt;&lt;urls&gt;&lt;related-urls&gt;&lt;url&gt;https://www.ncbi.nlm.nih.gov/pubmed/14622137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atano et al., 200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C195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95A071" w14:textId="1D0C051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aviola et al., 200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20CFB5B0" w14:textId="77777777" w:rsidTr="000C7DAB">
        <w:tc>
          <w:tcPr>
            <w:tcW w:w="1418" w:type="dxa"/>
            <w:vAlign w:val="center"/>
          </w:tcPr>
          <w:p w14:paraId="4772A94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ap2k1</w:t>
            </w:r>
          </w:p>
        </w:tc>
        <w:tc>
          <w:tcPr>
            <w:tcW w:w="3166" w:type="dxa"/>
            <w:vAlign w:val="center"/>
          </w:tcPr>
          <w:p w14:paraId="14D5577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kinase 1; Mek1</w:t>
            </w:r>
          </w:p>
        </w:tc>
        <w:tc>
          <w:tcPr>
            <w:tcW w:w="1796" w:type="dxa"/>
            <w:vAlign w:val="center"/>
          </w:tcPr>
          <w:p w14:paraId="578888E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2BF8F39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08A6A4E1" w14:textId="4046AFC6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7C101337" w14:textId="0BE5293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aXNzb25hdXRoPC9BdXRob3I+PFllYXI+MjAwNjwvWWVh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CaXNzb25hdXRoPC9BdXRob3I+PFllYXI+MjAwNjwvWWVh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Giroux et al., 1999; Bissonauth et al., 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0FBE302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0E48FAF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7B0A47D7" w14:textId="77777777" w:rsidTr="000C7DAB">
        <w:tc>
          <w:tcPr>
            <w:tcW w:w="1418" w:type="dxa"/>
            <w:vAlign w:val="center"/>
          </w:tcPr>
          <w:p w14:paraId="5B79D50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ap2k1+/-; Map2k2+/-</w:t>
            </w:r>
          </w:p>
        </w:tc>
        <w:tc>
          <w:tcPr>
            <w:tcW w:w="3166" w:type="dxa"/>
            <w:vAlign w:val="center"/>
          </w:tcPr>
          <w:p w14:paraId="6BEDB72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kinase 1/2</w:t>
            </w:r>
          </w:p>
        </w:tc>
        <w:tc>
          <w:tcPr>
            <w:tcW w:w="1796" w:type="dxa"/>
            <w:vAlign w:val="center"/>
          </w:tcPr>
          <w:p w14:paraId="1997E53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Double heterozygous deletion</w:t>
            </w:r>
          </w:p>
        </w:tc>
        <w:tc>
          <w:tcPr>
            <w:tcW w:w="1417" w:type="dxa"/>
            <w:vAlign w:val="center"/>
          </w:tcPr>
          <w:p w14:paraId="7341B35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~P14</w:t>
            </w:r>
          </w:p>
        </w:tc>
        <w:tc>
          <w:tcPr>
            <w:tcW w:w="2591" w:type="dxa"/>
            <w:vAlign w:val="center"/>
          </w:tcPr>
          <w:p w14:paraId="3A8AFA0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ultinucleate trophoblast giant cells in labyrinth (mTGCs)</w:t>
            </w:r>
          </w:p>
        </w:tc>
        <w:tc>
          <w:tcPr>
            <w:tcW w:w="1843" w:type="dxa"/>
            <w:vAlign w:val="center"/>
          </w:tcPr>
          <w:p w14:paraId="00A7F449" w14:textId="0E6F652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RlYXU8L0F1dGhvcj48WWVhcj4yMDE0PC9ZZWFyPjxS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OYWRlYXU8L0F1dGhvcj48WWVhcj4yMDE0PC9ZZWFyPjxS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Nadeau and Charron, 201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4653380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01998ED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C61F46B" w14:textId="77777777" w:rsidTr="000C7DAB">
        <w:tc>
          <w:tcPr>
            <w:tcW w:w="1418" w:type="dxa"/>
            <w:vAlign w:val="center"/>
          </w:tcPr>
          <w:p w14:paraId="5472EC9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ap3k3</w:t>
            </w:r>
          </w:p>
        </w:tc>
        <w:tc>
          <w:tcPr>
            <w:tcW w:w="3166" w:type="dxa"/>
            <w:vAlign w:val="center"/>
          </w:tcPr>
          <w:p w14:paraId="57EBD21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kinase 3; Mekk3</w:t>
            </w:r>
          </w:p>
        </w:tc>
        <w:tc>
          <w:tcPr>
            <w:tcW w:w="1796" w:type="dxa"/>
            <w:vAlign w:val="center"/>
          </w:tcPr>
          <w:p w14:paraId="0CE7D01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3427C9D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</w:t>
            </w:r>
          </w:p>
        </w:tc>
        <w:tc>
          <w:tcPr>
            <w:tcW w:w="2591" w:type="dxa"/>
            <w:vAlign w:val="center"/>
          </w:tcPr>
          <w:p w14:paraId="7578219C" w14:textId="7EE24832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etal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1CAE6751" w14:textId="3E897073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wMDwvWWVhcj48UmVj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ZYW5nPC9BdXRob3I+PFllYXI+MjAwMDwvWWVhcj48UmVj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Yang et al., 200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69BE5BD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46D59FD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2D47696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A634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apk7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EF22F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7; Erk5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1D097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01DD3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-11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9195C0" w14:textId="617B0842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byrinth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, reduced diameter of fetal vessel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2AB4C0" w14:textId="24750D62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2huPC9BdXRob3I+PFllYXI+MjAwMjwvWWVhcj48UmVj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b2huPC9BdXRob3I+PFllYXI+MjAwMjwvWWVhcj48UmVj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ohn et al., 200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6506F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C8E3B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E841555" w14:textId="77777777" w:rsidTr="000C7DAB">
        <w:tc>
          <w:tcPr>
            <w:tcW w:w="1418" w:type="dxa"/>
            <w:vAlign w:val="center"/>
          </w:tcPr>
          <w:p w14:paraId="0BD63E8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 xml:space="preserve">Mapk14 </w:t>
            </w:r>
          </w:p>
        </w:tc>
        <w:tc>
          <w:tcPr>
            <w:tcW w:w="3166" w:type="dxa"/>
            <w:vAlign w:val="center"/>
          </w:tcPr>
          <w:p w14:paraId="352A437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Mitogen-activated protein kinase 14; p38a</w:t>
            </w:r>
          </w:p>
        </w:tc>
        <w:tc>
          <w:tcPr>
            <w:tcW w:w="1796" w:type="dxa"/>
            <w:vAlign w:val="center"/>
          </w:tcPr>
          <w:p w14:paraId="316B3EC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A54B04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 -E12.5</w:t>
            </w:r>
          </w:p>
        </w:tc>
        <w:tc>
          <w:tcPr>
            <w:tcW w:w="2591" w:type="dxa"/>
            <w:vAlign w:val="center"/>
          </w:tcPr>
          <w:p w14:paraId="1DFCBA3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</w:t>
            </w:r>
          </w:p>
        </w:tc>
        <w:tc>
          <w:tcPr>
            <w:tcW w:w="1843" w:type="dxa"/>
            <w:vAlign w:val="center"/>
          </w:tcPr>
          <w:p w14:paraId="0381939A" w14:textId="38744C5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ZGFtczwvQXV0aG9yPjxZZWFyPjIwMDA8L1llYXI+PFJl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BZGFtczwvQXV0aG9yPjxZZWFyPjIwMDA8L1llYXI+PFJl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Adams et al., 2000; Mudgett et al., 200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D081B7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vAlign w:val="center"/>
          </w:tcPr>
          <w:p w14:paraId="5B1277A0" w14:textId="61ADBC76" w:rsidR="005727E0" w:rsidRPr="005727E0" w:rsidRDefault="000A176B" w:rsidP="005F68CD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YXZpb2xhPC9BdXRob3I+PFllYXI+MjAwNTwvWWVhcj48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aviola et al., 200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1D63DC9E" w14:textId="77777777" w:rsidTr="000C7DAB">
        <w:tc>
          <w:tcPr>
            <w:tcW w:w="1418" w:type="dxa"/>
            <w:vAlign w:val="center"/>
          </w:tcPr>
          <w:p w14:paraId="5C33406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Met</w:t>
            </w:r>
          </w:p>
        </w:tc>
        <w:tc>
          <w:tcPr>
            <w:tcW w:w="3166" w:type="dxa"/>
            <w:vAlign w:val="center"/>
          </w:tcPr>
          <w:p w14:paraId="353AD09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Met proto-oncogene, tyrosine-protein kinase </w:t>
            </w:r>
          </w:p>
        </w:tc>
        <w:tc>
          <w:tcPr>
            <w:tcW w:w="1796" w:type="dxa"/>
            <w:vAlign w:val="center"/>
          </w:tcPr>
          <w:p w14:paraId="2C60FF8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2037D39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4.5-E16.5</w:t>
            </w:r>
          </w:p>
        </w:tc>
        <w:tc>
          <w:tcPr>
            <w:tcW w:w="2591" w:type="dxa"/>
            <w:vAlign w:val="center"/>
          </w:tcPr>
          <w:p w14:paraId="18BDBAED" w14:textId="2B6DD889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 and reduced cellularity</w:t>
            </w:r>
          </w:p>
        </w:tc>
        <w:tc>
          <w:tcPr>
            <w:tcW w:w="1843" w:type="dxa"/>
            <w:vAlign w:val="center"/>
          </w:tcPr>
          <w:p w14:paraId="41B8D2DD" w14:textId="666EF71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VZW5vPC9BdXRob3I+PFllYXI+MjAxMzwvWWVhcj48UmVj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VZW5vPC9BdXRob3I+PFllYXI+MjAxMzwvWWVhcj48UmVj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Ueno et al., 201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6A7E4E0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0A84A2B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49B01371" w14:textId="77777777" w:rsidTr="000C7DAB">
        <w:tc>
          <w:tcPr>
            <w:tcW w:w="1418" w:type="dxa"/>
            <w:vAlign w:val="center"/>
          </w:tcPr>
          <w:p w14:paraId="1B13567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Nfe2</w:t>
            </w:r>
          </w:p>
        </w:tc>
        <w:tc>
          <w:tcPr>
            <w:tcW w:w="3166" w:type="dxa"/>
            <w:vAlign w:val="center"/>
          </w:tcPr>
          <w:p w14:paraId="4FE8EE7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uclear factor, erythroid derived 2</w:t>
            </w:r>
          </w:p>
        </w:tc>
        <w:tc>
          <w:tcPr>
            <w:tcW w:w="1796" w:type="dxa"/>
            <w:vAlign w:val="center"/>
          </w:tcPr>
          <w:p w14:paraId="36123AC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7464D5E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5B6FE0CE" w14:textId="4286BCAF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ncreased IHM thickness,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vAlign w:val="center"/>
          </w:tcPr>
          <w:p w14:paraId="6E10147A" w14:textId="6A73A576" w:rsidR="005727E0" w:rsidRPr="005727E0" w:rsidRDefault="0060507B" w:rsidP="006A71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oaWY8L0F1dGhvcj48WWVhcj4yMDExPC9ZZWFyPjxS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</w:fldData>
              </w:fldChar>
            </w:r>
            <w:r w:rsidR="006A71BB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A71BB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YXNoaWY8L0F1dGhvcj48WWVhcj4yMDExPC9ZZWFyPjxS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</w:fldData>
              </w:fldChar>
            </w:r>
            <w:r w:rsidR="006A71BB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A71BB">
              <w:rPr>
                <w:rFonts w:ascii="Times New Roman" w:hAnsi="Times New Roman" w:cs="Times New Roman"/>
                <w:color w:val="000000"/>
              </w:rPr>
            </w:r>
            <w:r w:rsidR="006A71BB"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ashif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79EE7DC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vAlign w:val="center"/>
          </w:tcPr>
          <w:p w14:paraId="4D5B7BFA" w14:textId="360B7DA9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2hsaTwvQXV0aG9yPjxZZWFyPjIwMTc8L1llYXI+PFJl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2hsaTwvQXV0aG9yPjxZZWFyPjIwMTc8L1llYXI+PFJl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ohli et al., 201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522A9C21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E6A5E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 w:themeColor="text1"/>
              </w:rPr>
            </w:pPr>
            <w:r w:rsidRPr="005727E0">
              <w:rPr>
                <w:rFonts w:ascii="Times New Roman" w:hAnsi="Times New Roman" w:cs="Times New Roman"/>
                <w:i/>
                <w:color w:val="000000" w:themeColor="text1"/>
              </w:rPr>
              <w:t>Nfe2l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7840B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727E0">
              <w:rPr>
                <w:rFonts w:ascii="Times New Roman" w:hAnsi="Times New Roman" w:cs="Times New Roman"/>
                <w:color w:val="000000" w:themeColor="text1"/>
              </w:rPr>
              <w:t>Nuclear factor, erythroid derived 2, like 2; Nrf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56F76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5F371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  <w:r w:rsidRPr="005727E0">
              <w:rPr>
                <w:rFonts w:ascii="Times New Roman" w:hAnsi="Times New Roman" w:cs="Times New Roman"/>
              </w:rPr>
              <w:t>Viable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D1380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5727E0">
              <w:rPr>
                <w:rFonts w:ascii="Times New Roman" w:hAnsi="Times New Roman" w:cs="Times New Roman"/>
                <w:color w:val="000000" w:themeColor="text1"/>
              </w:rPr>
              <w:t>Small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6074F7" w14:textId="2594B678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Ld2VpZGVyPC9BdXRob3I+PFllYXI+MjAxNzwvWWVhcj48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begin">
                <w:fldData xml:space="preserve">PEVuZE5vdGU+PENpdGU+PEF1dGhvcj5Ld2VpZGVyPC9BdXRob3I+PFllYXI+MjAxNzwvWWVhcj48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</w:rPr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</w:rPr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(Kweider et al., 2017)</w: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73CF3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E166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5727E0" w:rsidRPr="005727E0" w14:paraId="64E1E732" w14:textId="77777777" w:rsidTr="000C7DAB">
        <w:tc>
          <w:tcPr>
            <w:tcW w:w="1418" w:type="dxa"/>
            <w:vAlign w:val="center"/>
          </w:tcPr>
          <w:p w14:paraId="47B48AE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Ncoa6</w:t>
            </w:r>
          </w:p>
        </w:tc>
        <w:tc>
          <w:tcPr>
            <w:tcW w:w="3166" w:type="dxa"/>
            <w:vAlign w:val="center"/>
          </w:tcPr>
          <w:p w14:paraId="7442D0B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uclear receptor coactivator 6 (</w:t>
            </w:r>
            <w:r w:rsidRPr="005727E0">
              <w:rPr>
                <w:rFonts w:ascii="Times New Roman" w:hAnsi="Times New Roman" w:cs="Times New Roman"/>
              </w:rPr>
              <w:t>peroxisome proliferator-activated receptor-interacting protein)</w:t>
            </w:r>
          </w:p>
        </w:tc>
        <w:tc>
          <w:tcPr>
            <w:tcW w:w="1796" w:type="dxa"/>
            <w:vAlign w:val="center"/>
          </w:tcPr>
          <w:p w14:paraId="424DA07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3711167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-12.5</w:t>
            </w:r>
          </w:p>
        </w:tc>
        <w:tc>
          <w:tcPr>
            <w:tcW w:w="2591" w:type="dxa"/>
            <w:vAlign w:val="center"/>
          </w:tcPr>
          <w:p w14:paraId="2596F5D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chorio-allantoic branching morphogenesis defect</w:t>
            </w:r>
          </w:p>
        </w:tc>
        <w:tc>
          <w:tcPr>
            <w:tcW w:w="1843" w:type="dxa"/>
            <w:vAlign w:val="center"/>
          </w:tcPr>
          <w:p w14:paraId="2B63396A" w14:textId="26C6D037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FuZzwvQXV0aG9yPjxZZWFyPjIwMDI8L1llYXI+PFJl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dWFuZzwvQXV0aG9yPjxZZWFyPjIwMDI8L1llYXI+PFJl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Kuang et al., 2002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89E635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0F55AD3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59C0F9C1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6F646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lastRenderedPageBreak/>
              <w:t>Notch1/ Notch4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6C55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otch1/Notch4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1360E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Compound dele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790D0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F6A01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ailure to initiate chorio-allantoic branching morphogenesi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684933" w14:textId="53FD1F4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cmViczwvQXV0aG9yPjxZZWFyPjIwMDA8L1llYXI+PFJl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cmViczwvQXV0aG9yPjxZZWFyPjIwMDA8L1llYXI+PFJl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rebs et al., 200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CD283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8D3F45" w14:textId="77339A78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ahin&lt;/Author&gt;&lt;Year&gt;2011&lt;/Year&gt;&lt;RecNum&gt;129&lt;/RecNum&gt;&lt;DisplayText&gt;(Sahin et al., 2011)&lt;/DisplayText&gt;&lt;record&gt;&lt;rec-number&gt;129&lt;/rec-number&gt;&lt;foreign-keys&gt;&lt;key app="EN" db-id="vffev09e4f5ptuezzapv5psf5stfv5s290ev" timestamp="0"&gt;129&lt;/key&gt;&lt;/foreign-keys&gt;&lt;ref-type name="Journal Article"&gt;17&lt;/ref-type&gt;&lt;contributors&gt;&lt;authors&gt;&lt;author&gt;Sahin, Z.&lt;/author&gt;&lt;author&gt;Acar, N.&lt;/author&gt;&lt;author&gt;Ozbey, O.&lt;/author&gt;&lt;author&gt;Ustunel, I.&lt;/author&gt;&lt;author&gt;Demir, R.&lt;/author&gt;&lt;/authors&gt;&lt;/contributors&gt;&lt;auth-address&gt;Department of Histology and Embryology, Faculty of Medicine, Akdeniz University, Antalya, Turkey.&lt;/auth-address&gt;&lt;titles&gt;&lt;title&gt;Distribution of Notch family proteins in intrauterine growth restriction and hypertension complicated human term placentas&lt;/title&gt;&lt;secondary-title&gt;Acta Histochem&lt;/secondary-title&gt;&lt;/titles&gt;&lt;periodical&gt;&lt;full-title&gt;Acta Histochem&lt;/full-title&gt;&lt;/periodical&gt;&lt;pages&gt;270-6&lt;/pages&gt;&lt;volume&gt;113&lt;/volume&gt;&lt;number&gt;3&lt;/number&gt;&lt;keywords&gt;&lt;keyword&gt;Female&lt;/keyword&gt;&lt;keyword&gt;Fetal Growth Retardation/*physiopathology&lt;/keyword&gt;&lt;keyword&gt;Humans&lt;/keyword&gt;&lt;keyword&gt;Hypertension, Pregnancy-Induced/*physiopathology&lt;/keyword&gt;&lt;keyword&gt;Microscopy, Electron, Transmission&lt;/keyword&gt;&lt;keyword&gt;Placenta/metabolism/*physiopathology&lt;/keyword&gt;&lt;keyword&gt;Pregnancy&lt;/keyword&gt;&lt;keyword&gt;Receptors, Notch/*metabolism&lt;/keyword&gt;&lt;keyword&gt;Uterus/cytology/metabolism/*physiopathology&lt;/keyword&gt;&lt;/keywords&gt;&lt;dates&gt;&lt;year&gt;2011&lt;/year&gt;&lt;pub-dates&gt;&lt;date&gt;May&lt;/date&gt;&lt;/pub-dates&gt;&lt;/dates&gt;&lt;isbn&gt;1618-0372 (Electronic)&amp;#xD;0065-1281 (Linking)&lt;/isbn&gt;&lt;accession-num&gt;19913284&lt;/accession-num&gt;&lt;urls&gt;&lt;related-urls&gt;&lt;url&gt;https://www.ncbi.nlm.nih.gov/pubmed/19913284&lt;/url&gt;&lt;/related-urls&gt;&lt;/urls&gt;&lt;electronic-resource-num&gt;10.1016/j.acthis.2009.10.0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ahin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33890B0A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3A4A1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Notch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391A3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Notch 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AE885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B24B5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008C6F" w14:textId="3C0FAA31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byrinth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; reduced maternal blood sinus forma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1883FF" w14:textId="505EE525" w:rsidR="005727E0" w:rsidRPr="005727E0" w:rsidRDefault="0060507B" w:rsidP="006A71B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6A71BB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Hamada&lt;/Author&gt;&lt;Year&gt;2007&lt;/Year&gt;&lt;RecNum&gt;69&lt;/RecNum&gt;&lt;DisplayText&gt;(Hamada et al., 2007)&lt;/DisplayText&gt;&lt;record&gt;&lt;rec-number&gt;69&lt;/rec-number&gt;&lt;foreign-keys&gt;&lt;key app="EN" db-id="vffev09e4f5ptuezzapv5psf5stfv5s290ev" timestamp="0"&gt;69&lt;/key&gt;&lt;/foreign-keys&gt;&lt;ref-type name="Journal Article"&gt;17&lt;/ref-type&gt;&lt;contributors&gt;&lt;authors&gt;&lt;author&gt;Hamada, Y.&lt;/author&gt;&lt;author&gt;Hiroe, T.&lt;/author&gt;&lt;author&gt;Suzuki, Y.&lt;/author&gt;&lt;author&gt;Oda, M.&lt;/author&gt;&lt;author&gt;Tsujimoto, Y.&lt;/author&gt;&lt;author&gt;Coleman, J. R.&lt;/author&gt;&lt;author&gt;Tanaka, S.&lt;/author&gt;&lt;/authors&gt;&lt;/contributors&gt;&lt;auth-address&gt;National Institute for Basic Biology, Okazaki, Aichi 444-8585, Japan. hamada@nibb.ac.jp&lt;/auth-address&gt;&lt;titles&gt;&lt;title&gt;Notch2 is required for formation of the placental circulatory system, but not for cell-type specification in the developing mouse placenta&lt;/title&gt;&lt;secondary-title&gt;Differentiation&lt;/secondary-title&gt;&lt;/titles&gt;&lt;pages&gt;268-78&lt;/pages&gt;&lt;volume&gt;75&lt;/volume&gt;&lt;number&gt;3&lt;/number&gt;&lt;edition&gt;2007/03/16&lt;/edition&gt;&lt;keywords&gt;&lt;keyword&gt;Animals&lt;/keyword&gt;&lt;keyword&gt;Cell Differentiation&lt;/keyword&gt;&lt;keyword&gt;Chimera/embryology/metabolism&lt;/keyword&gt;&lt;keyword&gt;Embryo, Mammalian/metabolism&lt;/keyword&gt;&lt;keyword&gt;Female&lt;/keyword&gt;&lt;keyword&gt;Gene Expression Regulation, Developmental&lt;/keyword&gt;&lt;keyword&gt;Maternal-Fetal Exchange&lt;/keyword&gt;&lt;keyword&gt;Mice&lt;/keyword&gt;&lt;keyword&gt;Mice, Transgenic&lt;/keyword&gt;&lt;keyword&gt;Mutation&lt;/keyword&gt;&lt;keyword&gt;Placenta/*blood supply/cytology&lt;/keyword&gt;&lt;keyword&gt;*Placentation&lt;/keyword&gt;&lt;keyword&gt;Pregnancy&lt;/keyword&gt;&lt;keyword&gt;Receptor, Notch2/genetics/metabolism/*physiology&lt;/keyword&gt;&lt;keyword&gt;Signal Transduction&lt;/keyword&gt;&lt;keyword&gt;Trophoblasts/cytology&lt;/keyword&gt;&lt;/keywords&gt;&lt;dates&gt;&lt;year&gt;2007&lt;/year&gt;&lt;pub-dates&gt;&lt;date&gt;Mar&lt;/date&gt;&lt;/pub-dates&gt;&lt;/dates&gt;&lt;isbn&gt;0301-4681 (Print)&amp;#xD;0301-4681 (Linking)&lt;/isbn&gt;&lt;accession-num&gt;17359302&lt;/accession-num&gt;&lt;urls&gt;&lt;related-urls&gt;&lt;url&gt;https://www.ncbi.nlm.nih.gov/pubmed/17359302&lt;/url&gt;&lt;/related-urls&gt;&lt;/urls&gt;&lt;electronic-resource-num&gt;10.1111/j.1432-0436.2006.00137.x&lt;/electronic-resource-num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amada et al., 200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CA947" w14:textId="04EF1C08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46C1E4" w14:textId="74763B1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Sahin&lt;/Author&gt;&lt;Year&gt;2011&lt;/Year&gt;&lt;RecNum&gt;129&lt;/RecNum&gt;&lt;DisplayText&gt;(Sahin et al., 2011)&lt;/DisplayText&gt;&lt;record&gt;&lt;rec-number&gt;129&lt;/rec-number&gt;&lt;foreign-keys&gt;&lt;key app="EN" db-id="vffev09e4f5ptuezzapv5psf5stfv5s290ev" timestamp="0"&gt;129&lt;/key&gt;&lt;/foreign-keys&gt;&lt;ref-type name="Journal Article"&gt;17&lt;/ref-type&gt;&lt;contributors&gt;&lt;authors&gt;&lt;author&gt;Sahin, Z.&lt;/author&gt;&lt;author&gt;Acar, N.&lt;/author&gt;&lt;author&gt;Ozbey, O.&lt;/author&gt;&lt;author&gt;Ustunel, I.&lt;/author&gt;&lt;author&gt;Demir, R.&lt;/author&gt;&lt;/authors&gt;&lt;/contributors&gt;&lt;auth-address&gt;Department of Histology and Embryology, Faculty of Medicine, Akdeniz University, Antalya, Turkey.&lt;/auth-address&gt;&lt;titles&gt;&lt;title&gt;Distribution of Notch family proteins in intrauterine growth restriction and hypertension complicated human term placentas&lt;/title&gt;&lt;secondary-title&gt;Acta Histochem&lt;/secondary-title&gt;&lt;/titles&gt;&lt;periodical&gt;&lt;full-title&gt;Acta Histochem&lt;/full-title&gt;&lt;/periodical&gt;&lt;pages&gt;270-6&lt;/pages&gt;&lt;volume&gt;113&lt;/volume&gt;&lt;number&gt;3&lt;/number&gt;&lt;keywords&gt;&lt;keyword&gt;Female&lt;/keyword&gt;&lt;keyword&gt;Fetal Growth Retardation/*physiopathology&lt;/keyword&gt;&lt;keyword&gt;Humans&lt;/keyword&gt;&lt;keyword&gt;Hypertension, Pregnancy-Induced/*physiopathology&lt;/keyword&gt;&lt;keyword&gt;Microscopy, Electron, Transmission&lt;/keyword&gt;&lt;keyword&gt;Placenta/metabolism/*physiopathology&lt;/keyword&gt;&lt;keyword&gt;Pregnancy&lt;/keyword&gt;&lt;keyword&gt;Receptors, Notch/*metabolism&lt;/keyword&gt;&lt;keyword&gt;Uterus/cytology/metabolism/*physiopathology&lt;/keyword&gt;&lt;/keywords&gt;&lt;dates&gt;&lt;year&gt;2011&lt;/year&gt;&lt;pub-dates&gt;&lt;date&gt;May&lt;/date&gt;&lt;/pub-dates&gt;&lt;/dates&gt;&lt;isbn&gt;1618-0372 (Electronic)&amp;#xD;0065-1281 (Linking)&lt;/isbn&gt;&lt;accession-num&gt;19913284&lt;/accession-num&gt;&lt;urls&gt;&lt;related-urls&gt;&lt;url&gt;https://www.ncbi.nlm.nih.gov/pubmed/19913284&lt;/url&gt;&lt;/related-urls&gt;&lt;/urls&gt;&lt;electronic-resource-num&gt;10.1016/j.acthis.2009.10.00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ahin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3C5F1599" w14:textId="77777777" w:rsidTr="000C7DAB">
        <w:tc>
          <w:tcPr>
            <w:tcW w:w="1418" w:type="dxa"/>
            <w:vAlign w:val="center"/>
          </w:tcPr>
          <w:p w14:paraId="2B7955D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Pcdh12</w:t>
            </w:r>
          </w:p>
        </w:tc>
        <w:tc>
          <w:tcPr>
            <w:tcW w:w="3166" w:type="dxa"/>
            <w:vAlign w:val="center"/>
          </w:tcPr>
          <w:p w14:paraId="68DF502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rotocadherin 12</w:t>
            </w:r>
          </w:p>
        </w:tc>
        <w:tc>
          <w:tcPr>
            <w:tcW w:w="1796" w:type="dxa"/>
            <w:vAlign w:val="center"/>
          </w:tcPr>
          <w:p w14:paraId="5A12DEB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20F686D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vAlign w:val="center"/>
          </w:tcPr>
          <w:p w14:paraId="2CA0C692" w14:textId="7E4ADADC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byrinth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defects, reduced cellular density </w:t>
            </w:r>
          </w:p>
        </w:tc>
        <w:tc>
          <w:tcPr>
            <w:tcW w:w="1843" w:type="dxa"/>
            <w:vAlign w:val="center"/>
          </w:tcPr>
          <w:p w14:paraId="2EEE934D" w14:textId="25A15DD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Rampon&lt;/Author&gt;&lt;Year&gt;2008&lt;/Year&gt;&lt;RecNum&gt;24&lt;/RecNum&gt;&lt;DisplayText&gt;(Rampon et al., 2008)&lt;/DisplayText&gt;&lt;record&gt;&lt;rec-number&gt;24&lt;/rec-number&gt;&lt;foreign-keys&gt;&lt;key app="EN" db-id="vffev09e4f5ptuezzapv5psf5stfv5s290ev" timestamp="0"&gt;24&lt;/key&gt;&lt;/foreign-keys&gt;&lt;ref-type name="Journal Article"&gt;17&lt;/ref-type&gt;&lt;contributors&gt;&lt;authors&gt;&lt;author&gt;Rampon, C.&lt;/author&gt;&lt;author&gt;Bouillot, S.&lt;/author&gt;&lt;author&gt;Climescu-Haulica, A.&lt;/author&gt;&lt;author&gt;Prandini, M. H.&lt;/author&gt;&lt;author&gt;Cand, F.&lt;/author&gt;&lt;author&gt;Vandenbrouck, Y.&lt;/author&gt;&lt;author&gt;Huber, P.&lt;/author&gt;&lt;/authors&gt;&lt;/contributors&gt;&lt;auth-address&gt;Laboratory of Vascular Pathophysiology, Institut National de la Sante et de la Recherche Medicale U882, Commissariat a l&amp;apos;Energie Atomique (CEA), Grenoble University, CEA, Grenoble, France.&lt;/auth-address&gt;&lt;titles&gt;&lt;title&gt;Protocadherin 12 deficiency alters morphogenesis and transcriptional profile of the placenta&lt;/title&gt;&lt;secondary-title&gt;Physiol Genomics&lt;/secondary-title&gt;&lt;/titles&gt;&lt;pages&gt;193-204&lt;/pages&gt;&lt;volume&gt;34&lt;/volume&gt;&lt;number&gt;2&lt;/number&gt;&lt;keywords&gt;&lt;keyword&gt;Animals&lt;/keyword&gt;&lt;keyword&gt;Animals, Newborn&lt;/keyword&gt;&lt;keyword&gt;Cadherins/*deficiency/metabolism&lt;/keyword&gt;&lt;keyword&gt;Cell Adhesion&lt;/keyword&gt;&lt;keyword&gt;Cell Movement&lt;/keyword&gt;&lt;keyword&gt;Decidua/cytology/metabolism&lt;/keyword&gt;&lt;keyword&gt;Female&lt;/keyword&gt;&lt;keyword&gt;*Gene Expression Profiling&lt;/keyword&gt;&lt;keyword&gt;Glycogen/metabolism&lt;/keyword&gt;&lt;keyword&gt;Mice&lt;/keyword&gt;&lt;keyword&gt;*Morphogenesis&lt;/keyword&gt;&lt;keyword&gt;Organ Size&lt;/keyword&gt;&lt;keyword&gt;Placenta/cytology/*embryology/*metabolism&lt;/keyword&gt;&lt;keyword&gt;Pregnancy&lt;/keyword&gt;&lt;keyword&gt;Reverse Transcriptase Polymerase Chain Reaction&lt;/keyword&gt;&lt;/keywords&gt;&lt;dates&gt;&lt;year&gt;2008&lt;/year&gt;&lt;pub-dates&gt;&lt;date&gt;Jul 15&lt;/date&gt;&lt;/pub-dates&gt;&lt;/dates&gt;&lt;isbn&gt;1531-2267 (Electronic)&amp;#xD;1094-8341 (Linking)&lt;/isbn&gt;&lt;accession-num&gt;18477666&lt;/accession-num&gt;&lt;urls&gt;&lt;related-urls&gt;&lt;url&gt;https://www.ncbi.nlm.nih.gov/pubmed/18477666&lt;/url&gt;&lt;/related-urls&gt;&lt;/urls&gt;&lt;custom2&gt;PMC3305468&lt;/custom2&gt;&lt;electronic-resource-num&gt;10.1152/physiolgenomics.00220.2007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Rampon et al., 200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195B6A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vAlign w:val="center"/>
          </w:tcPr>
          <w:p w14:paraId="378D220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1B52C0F1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C6B1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Pdgfb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36444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Platelet-derived growth factor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E529B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7EED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Perinatal lethality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574C2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; less trophoblast, dilated fetal blood vessel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11599E" w14:textId="6D0B0CB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aGxzc29uPC9BdXRob3I+PFllYXI+MTk5OTwvWWVhcj48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aGxzc29uPC9BdXRob3I+PFllYXI+MTk5OTwvWWVhcj48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Ohlsson et al., 199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A800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22639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5727E0" w:rsidRPr="005727E0" w14:paraId="6D1B5318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09C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bCs/>
                <w:i/>
                <w:shd w:val="clear" w:color="auto" w:fill="FFFFFF"/>
              </w:rPr>
              <w:t>Pnpla6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3D779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Patatin-like phospholipase domain containing 6; Nte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2075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52278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E9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C4668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; chorio-allantoic branching morphogenesis defec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9D1643" w14:textId="0FDFEE0F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NlcjwvQXV0aG9yPjxZZWFyPjIwMDQ8L1llYXI+PFJl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NlcjwvQXV0aG9yPjxZZWFyPjIwMDQ8L1llYXI+PFJl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Moser et al., 200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6BF96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4BE84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 </w:t>
            </w:r>
          </w:p>
        </w:tc>
      </w:tr>
      <w:tr w:rsidR="005727E0" w:rsidRPr="005727E0" w14:paraId="1C68CA3E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4FB5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Pgf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ED44C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Placental growth factor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74E65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Overexpression in T cells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B5026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29F3BE" w14:textId="6006B6E4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; vascular</w:t>
            </w:r>
            <w:r w:rsidR="00232438">
              <w:rPr>
                <w:rFonts w:ascii="Times New Roman" w:hAnsi="Times New Roman" w:cs="Times New Roman"/>
              </w:rPr>
              <w:t>isa</w:t>
            </w:r>
            <w:r w:rsidRPr="005727E0">
              <w:rPr>
                <w:rFonts w:ascii="Times New Roman" w:hAnsi="Times New Roman" w:cs="Times New Roman"/>
              </w:rPr>
              <w:t>tion defects 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78C76C" w14:textId="4F8DADE2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5nPC9BdXRob3I+PFllYXI+MjAxNDwvWWVhcj48UmVj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LYW5nPC9BdXRob3I+PFllYXI+MjAxNDwvWWVhcj48UmVj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Kang et al., 201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87366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3EE1CA" w14:textId="570A179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rroyo&lt;/Author&gt;&lt;Year&gt;2008&lt;/Year&gt;&lt;RecNum&gt;131&lt;/RecNum&gt;&lt;DisplayText&gt;(Arroyo and Winn, 2008)&lt;/DisplayText&gt;&lt;record&gt;&lt;rec-number&gt;131&lt;/rec-number&gt;&lt;foreign-keys&gt;&lt;key app="EN" db-id="vffev09e4f5ptuezzapv5psf5stfv5s290ev" timestamp="0"&gt;131&lt;/key&gt;&lt;/foreign-keys&gt;&lt;ref-type name="Journal Article"&gt;17&lt;/ref-type&gt;&lt;contributors&gt;&lt;authors&gt;&lt;author&gt;Arroyo, J. A.&lt;/author&gt;&lt;author&gt;Winn, V. D.&lt;/author&gt;&lt;/authors&gt;&lt;/contributors&gt;&lt;auth-address&gt;Divisions of Maternal-Fetal Medicine and Basic Reproductive Biology, Department of Obstetrics and Gynecology, University of Colorado and Health Sciences Center, Aurora, CO 80045, USA. juan.arroyo@uchsc.edu&lt;/auth-address&gt;&lt;titles&gt;&lt;title&gt;Vasculogenesis and angiogenesis in the IUGR placenta&lt;/title&gt;&lt;secondary-title&gt;Semin Perinatol&lt;/secondary-title&gt;&lt;/titles&gt;&lt;pages&gt;172-7&lt;/pages&gt;&lt;volume&gt;32&lt;/volume&gt;&lt;number&gt;3&lt;/number&gt;&lt;keywords&gt;&lt;keyword&gt;Chorionic Villi/*physiology&lt;/keyword&gt;&lt;keyword&gt;Female&lt;/keyword&gt;&lt;keyword&gt;Fetal Growth Retardation/*etiology/physiopathology&lt;/keyword&gt;&lt;keyword&gt;Growth Substances/physiology&lt;/keyword&gt;&lt;keyword&gt;Humans&lt;/keyword&gt;&lt;keyword&gt;Neovascularization, Pathologic/*physiopathology&lt;/keyword&gt;&lt;keyword&gt;Placenta/*blood supply/pathology&lt;/keyword&gt;&lt;keyword&gt;Pregnancy&lt;/keyword&gt;&lt;/keywords&gt;&lt;dates&gt;&lt;year&gt;2008&lt;/year&gt;&lt;pub-dates&gt;&lt;date&gt;Jun&lt;/date&gt;&lt;/pub-dates&gt;&lt;/dates&gt;&lt;isbn&gt;0146-0005 (Print)&amp;#xD;0146-0005 (Linking)&lt;/isbn&gt;&lt;accession-num&gt;18482617&lt;/accession-num&gt;&lt;urls&gt;&lt;related-urls&gt;&lt;url&gt;https://www.ncbi.nlm.nih.gov/pubmed/18482617&lt;/url&gt;&lt;/related-urls&gt;&lt;/urls&gt;&lt;electronic-resource-num&gt;10.1053/j.semperi.2008.02.00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Arroyo and Winn, 2008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727E0" w:rsidRPr="005727E0" w14:paraId="7F4BC28F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2367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Plk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4344DF" w14:textId="1B86DC57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="005727E0" w:rsidRPr="005727E0">
              <w:rPr>
                <w:rFonts w:ascii="Times New Roman" w:hAnsi="Times New Roman" w:cs="Times New Roman"/>
              </w:rPr>
              <w:t>olo-like kinase 2; Snk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B5E01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63FF8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4F621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; decreased cell prolifera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7404F3" w14:textId="14086EC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&lt;/Author&gt;&lt;Year&gt;2003&lt;/Year&gt;&lt;RecNum&gt;74&lt;/RecNum&gt;&lt;DisplayText&gt;(Ma et al., 2003)&lt;/DisplayText&gt;&lt;record&gt;&lt;rec-number&gt;74&lt;/rec-number&gt;&lt;foreign-keys&gt;&lt;key app="EN" db-id="vffev09e4f5ptuezzapv5psf5stfv5s290ev" timestamp="0"&gt;74&lt;/key&gt;&lt;/foreign-keys&gt;&lt;ref-type name="Journal Article"&gt;17&lt;/ref-type&gt;&lt;contributors&gt;&lt;authors&gt;&lt;author&gt;Ma, S.&lt;/author&gt;&lt;author&gt;Charron, J.&lt;/author&gt;&lt;author&gt;Erikson, R. L.&lt;/author&gt;&lt;/authors&gt;&lt;/contributors&gt;&lt;auth-address&gt;Department of Molecular and Cellular Biology, Harvard University, Cambridge, Massachusetts 02138, USA.&lt;/auth-address&gt;&lt;titles&gt;&lt;title&gt;Role of Plk2 (Snk) in mouse development and cell proliferation&lt;/title&gt;&lt;secondary-title&gt;Mol Cell Biol&lt;/secondary-title&gt;&lt;/titles&gt;&lt;periodical&gt;&lt;full-title&gt;Mol Cell Biol&lt;/full-title&gt;&lt;/periodical&gt;&lt;pages&gt;6936-43&lt;/pages&gt;&lt;volume&gt;23&lt;/volume&gt;&lt;number&gt;19&lt;/number&gt;&lt;keywords&gt;&lt;keyword&gt;Animals&lt;/keyword&gt;&lt;keyword&gt;Animals, Newborn&lt;/keyword&gt;&lt;keyword&gt;Apoptosis&lt;/keyword&gt;&lt;keyword&gt;Bone and Bones/cytology/embryology/physiopathology&lt;/keyword&gt;&lt;keyword&gt;Cell Cycle Proteins/*physiology&lt;/keyword&gt;&lt;keyword&gt;Cell Division/*physiology&lt;/keyword&gt;&lt;keyword&gt;Cells, Cultured&lt;/keyword&gt;&lt;keyword&gt;Fibroblasts/cytology&lt;/keyword&gt;&lt;keyword&gt;G1 Phase&lt;/keyword&gt;&lt;keyword&gt;Gene Deletion&lt;/keyword&gt;&lt;keyword&gt;Gene Expression Regulation, Developmental&lt;/keyword&gt;&lt;keyword&gt;Gene Targeting&lt;/keyword&gt;&lt;keyword&gt;Genotype&lt;/keyword&gt;&lt;keyword&gt;Mice/*embryology&lt;/keyword&gt;&lt;keyword&gt;Mice, Knockout&lt;/keyword&gt;&lt;keyword&gt;Mitosis&lt;/keyword&gt;&lt;keyword&gt;Placenta/cytology/physiology&lt;/keyword&gt;&lt;keyword&gt;Protein-Serine-Threonine Kinases/*physiology&lt;/keyword&gt;&lt;keyword&gt;Stem Cells/cytology&lt;/keyword&gt;&lt;keyword&gt;*Xenopus Proteins&lt;/keyword&gt;&lt;/keywords&gt;&lt;dates&gt;&lt;year&gt;2003&lt;/year&gt;&lt;pub-dates&gt;&lt;date&gt;Oct&lt;/date&gt;&lt;/pub-dates&gt;&lt;/dates&gt;&lt;isbn&gt;0270-7306 (Print)&amp;#xD;0270-7306 (Linking)&lt;/isbn&gt;&lt;accession-num&gt;12972611&lt;/accession-num&gt;&lt;urls&gt;&lt;related-urls&gt;&lt;url&gt;https://www.ncbi.nlm.nih.gov/pubmed/12972611&lt;/url&gt;&lt;/related-urls&gt;&lt;/urls&gt;&lt;custom2&gt;PMC193943&lt;/custom2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Ma et al., 200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EE8EE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ED2FB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5727E0" w:rsidRPr="005727E0" w14:paraId="7ED92B8C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73F4A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</w:rPr>
              <w:t>Pparg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7DFC6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Peroxisome proliferator-activated receptor gamma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4871F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49620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E9.5-E10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41A691" w14:textId="197E6B68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, decreased vascular</w:t>
            </w:r>
            <w:r w:rsidR="00232438">
              <w:rPr>
                <w:rFonts w:ascii="Times New Roman" w:hAnsi="Times New Roman" w:cs="Times New Roman"/>
              </w:rPr>
              <w:t>isa</w:t>
            </w:r>
            <w:r w:rsidRPr="005727E0">
              <w:rPr>
                <w:rFonts w:ascii="Times New Roman" w:hAnsi="Times New Roman" w:cs="Times New Roman"/>
              </w:rPr>
              <w:t>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9FF038" w14:textId="5101BD57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hazwvQXV0aG9yPjxZZWFyPjE5OTk8L1llYXI+PFJl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YXJhazwvQXV0aG9yPjxZZWFyPjE5OTk8L1llYXI+PFJl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Barak et al., 1999; Parast et al., 2009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CF5FF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A0AB52" w14:textId="3E08BEA4" w:rsidR="00FB66D6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xkc3dvcnRoLUNhcnNvbjwvQXV0aG9yPjxZZWFyPjIw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Ib2xkc3dvcnRoLUNhcnNvbjwvQXV0aG9yPjxZZWFyPjIw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Holdsworth-Carson et al., 2009; Holdsworth-Carson et al., 201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727E0" w:rsidRPr="005727E0" w14:paraId="5A07D9E3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6893F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Pth1r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02541D" w14:textId="19E5785A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P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arathyroid hormone 1 receptor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61921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2F112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14 lethal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B18229" w14:textId="594B516B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 lesions in labyrinth with (maternal blood) thrombosis; SpT and GC mislocal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in labyrinth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DB459E" w14:textId="6ACFC18A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Perez-Garcia et al., 201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0ABFB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6A09D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23BA6362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3ECB6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af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0F1F5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-raf-leukemia viral oncogene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331BE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C28D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P0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B7F831" w14:textId="6591BA3C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defects and reduced cellularity; small JZ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B96417" w14:textId="4C3F6B44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XNlcjwvQXV0aG9yPjxZZWFyPjIwMDE8L1llYXI+PFJl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XNlcjwvQXV0aG9yPjxZZWFyPjIwMDE8L1llYXI+PFJl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user et al., 200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419C9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21760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3AB40897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8362D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b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3D3C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Retinoblastoma tumor suppressor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916FC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7A45B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E13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D1534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 xml:space="preserve">Excessive trophoblast proliferation in </w:t>
            </w:r>
            <w:r w:rsidRPr="005727E0">
              <w:rPr>
                <w:rFonts w:ascii="Times New Roman" w:hAnsi="Times New Roman" w:cs="Times New Roman"/>
              </w:rPr>
              <w:lastRenderedPageBreak/>
              <w:t>labyrinth; vascular lesion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747D71" w14:textId="06B1994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lastRenderedPageBreak/>
              <w:fldChar w:fldCharType="begin">
                <w:fldData xml:space="preserve">PEVuZE5vdGU+PENpdGU+PEF1dGhvcj5XdTwvQXV0aG9yPjxZZWFyPjIwMDM8L1llYXI+PFJlY051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XdTwvQXV0aG9yPjxZZWFyPjIwMDM8L1llYXI+PFJlY051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Wu et al., 200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FD502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F91554" w14:textId="505F128C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YWphcmFtYW48L0F1dGhvcj48WWVhcj4yMDEwPC9ZZWFy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SYWphcmFtYW48L0F1dGhvcj48WWVhcj4yMDEwPC9ZZWFy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Rajaraman et al., 201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6510425B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BA50D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bpj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BCF71E" w14:textId="1E320962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ecombination signal binding protein for immunoglobulin kappa J region; Rbpsuh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6102A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AFA8D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10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EC463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 and JZ; failure to initiate chorio-allantoic branching morphogenesi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4DD80F" w14:textId="630CD28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cmViczwvQXV0aG9yPjxZZWFyPjIwMDQ8L1llYXI+PFJl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cmViczwvQXV0aG9yPjxZZWFyPjIwMDQ8L1llYXI+PFJl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Krebs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6A6D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1C706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CDC3D12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CE865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gcc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044C95" w14:textId="6249916F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egulator of cell cycle; Rgc3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FAEAF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13C7F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EA18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Small labyrinth; </w:t>
            </w:r>
          </w:p>
          <w:p w14:paraId="41B5308D" w14:textId="4D1A141C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1474BA" w14:textId="57EDC29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Cui&lt;/Author&gt;&lt;Year&gt;2013&lt;/Year&gt;&lt;RecNum&gt;79&lt;/RecNum&gt;&lt;DisplayText&gt;(Cui et al., 2013)&lt;/DisplayText&gt;&lt;record&gt;&lt;rec-number&gt;79&lt;/rec-number&gt;&lt;foreign-keys&gt;&lt;key app="EN" db-id="vffev09e4f5ptuezzapv5psf5stfv5s290ev" timestamp="0"&gt;79&lt;/key&gt;&lt;/foreign-keys&gt;&lt;ref-type name="Journal Article"&gt;17&lt;/ref-type&gt;&lt;contributors&gt;&lt;authors&gt;&lt;author&gt;Cui, X. B.&lt;/author&gt;&lt;author&gt;Guo, X.&lt;/author&gt;&lt;author&gt;Chen, S. Y.&lt;/author&gt;&lt;/authors&gt;&lt;/contributors&gt;&lt;auth-address&gt;Department of Physiology and Pharmacology, University of Georgia, Athens, 30602, USA.&lt;/auth-address&gt;&lt;titles&gt;&lt;title&gt;Response gene to complement 32 deficiency causes impaired placental angiogenesis in mice&lt;/title&gt;&lt;secondary-title&gt;Cardiovasc Res&lt;/secondary-title&gt;&lt;/titles&gt;&lt;pages&gt;632-9&lt;/pages&gt;&lt;volume&gt;99&lt;/volume&gt;&lt;number&gt;4&lt;/number&gt;&lt;keywords&gt;&lt;keyword&gt;Animals&lt;/keyword&gt;&lt;keyword&gt;Cell Proliferation&lt;/keyword&gt;&lt;keyword&gt;Female&lt;/keyword&gt;&lt;keyword&gt;Fetal Development&lt;/keyword&gt;&lt;keyword&gt;Mice&lt;/keyword&gt;&lt;keyword&gt;Mice, Inbred C57BL&lt;/keyword&gt;&lt;keyword&gt;NF-kappa B/physiology&lt;/keyword&gt;&lt;keyword&gt;*Neovascularization, Physiologic&lt;/keyword&gt;&lt;keyword&gt;Nuclear Proteins/deficiency/*metabolism&lt;/keyword&gt;&lt;keyword&gt;Placenta/*blood supply&lt;/keyword&gt;&lt;keyword&gt;Placenta Growth Factor&lt;/keyword&gt;&lt;keyword&gt;Pregnancy&lt;/keyword&gt;&lt;keyword&gt;Pregnancy Proteins/physiology&lt;/keyword&gt;&lt;keyword&gt;Trophoblasts/physiology&lt;/keyword&gt;&lt;keyword&gt;Vascular Endothelial Growth Factor Receptor-2/physiology&lt;/keyword&gt;&lt;keyword&gt;Angiogenesis&lt;/keyword&gt;&lt;keyword&gt;Foetal growth restriction&lt;/keyword&gt;&lt;keyword&gt;Placental growth factor&lt;/keyword&gt;&lt;keyword&gt;Response gene to complement 32&lt;/keyword&gt;&lt;keyword&gt;Vascular endothelial growth factor receptor&lt;/keyword&gt;&lt;/keywords&gt;&lt;dates&gt;&lt;year&gt;2013&lt;/year&gt;&lt;pub-dates&gt;&lt;date&gt;Sep 1&lt;/date&gt;&lt;/pub-dates&gt;&lt;/dates&gt;&lt;isbn&gt;1755-3245 (Electronic)&amp;#xD;0008-6363 (Linking)&lt;/isbn&gt;&lt;accession-num&gt;23695833&lt;/accession-num&gt;&lt;urls&gt;&lt;related-urls&gt;&lt;url&gt;https://www.ncbi.nlm.nih.gov/pubmed/23695833&lt;/url&gt;&lt;/related-urls&gt;&lt;/urls&gt;&lt;custom2&gt;PMC3746951&lt;/custom2&gt;&lt;electronic-resource-num&gt;10.1093/cvr/cvt121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Cui et al., 201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CEE5C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52C85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208B7995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1FAD5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ock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4A89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Rho-associated kinase 2; signaling from Rho to actin skeleton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9350B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8D08C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3.5-E14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97657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Disruption of labyrinth architecture, thrombus forma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1D04B0" w14:textId="39EEF497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UaHVta2VvPC9BdXRob3I+PFllYXI+MjAwMzwvWWVhcj48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UaHVta2VvPC9BdXRob3I+PFllYXI+MjAwMzwvWWVhcj48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</w:fldData>
              </w:fldChar>
            </w:r>
            <w:r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</w:rPr>
            </w:r>
            <w:r>
              <w:rPr>
                <w:rFonts w:ascii="Times New Roman" w:eastAsia="Times New Roman" w:hAnsi="Times New Roman" w:cs="Times New Roman"/>
              </w:rPr>
              <w:fldChar w:fldCharType="end"/>
            </w:r>
            <w:r>
              <w:rPr>
                <w:rFonts w:ascii="Times New Roman" w:eastAsia="Times New Roman" w:hAnsi="Times New Roman" w:cs="Times New Roman"/>
              </w:rPr>
            </w:r>
            <w:r>
              <w:rPr>
                <w:rFonts w:ascii="Times New Roman" w:eastAsia="Times New Roman" w:hAnsi="Times New Roman" w:cs="Times New Roman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</w:rPr>
              <w:t>(Thumkeo et al., 2003)</w:t>
            </w:r>
            <w:r>
              <w:rPr>
                <w:rFonts w:ascii="Times New Roman" w:eastAsia="Times New Roman" w:hAnsi="Times New Roman" w:cs="Times New Roman"/>
              </w:rPr>
              <w:fldChar w:fldCharType="end"/>
            </w:r>
            <w:r w:rsidR="00F57327" w:rsidRPr="005727E0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49A81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C206C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2178BAF4" w14:textId="77777777" w:rsidTr="000C7DAB">
        <w:tc>
          <w:tcPr>
            <w:tcW w:w="1418" w:type="dxa"/>
            <w:vAlign w:val="center"/>
          </w:tcPr>
          <w:p w14:paraId="21C408D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Rspo3</w:t>
            </w:r>
          </w:p>
        </w:tc>
        <w:tc>
          <w:tcPr>
            <w:tcW w:w="3166" w:type="dxa"/>
            <w:vAlign w:val="center"/>
          </w:tcPr>
          <w:p w14:paraId="789322E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  <w:shd w:val="clear" w:color="auto" w:fill="FFFFFF"/>
              </w:rPr>
            </w:pPr>
            <w:r w:rsidRPr="005727E0">
              <w:rPr>
                <w:rFonts w:ascii="Times New Roman" w:hAnsi="Times New Roman" w:cs="Times New Roman"/>
                <w:color w:val="000000"/>
                <w:shd w:val="clear" w:color="auto" w:fill="FFFFFF"/>
              </w:rPr>
              <w:t>R-spondin 3</w:t>
            </w:r>
          </w:p>
        </w:tc>
        <w:tc>
          <w:tcPr>
            <w:tcW w:w="1796" w:type="dxa"/>
            <w:vAlign w:val="center"/>
          </w:tcPr>
          <w:p w14:paraId="3FAEBD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2DB253A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E11.5 – P0</w:t>
            </w:r>
          </w:p>
        </w:tc>
        <w:tc>
          <w:tcPr>
            <w:tcW w:w="2591" w:type="dxa"/>
            <w:vAlign w:val="center"/>
          </w:tcPr>
          <w:p w14:paraId="2D41076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</w:rPr>
              <w:t>Small labyrinth; chorio-allantoic branching morphogenesis defect</w:t>
            </w:r>
          </w:p>
        </w:tc>
        <w:tc>
          <w:tcPr>
            <w:tcW w:w="1843" w:type="dxa"/>
            <w:vAlign w:val="center"/>
          </w:tcPr>
          <w:p w14:paraId="32C53E40" w14:textId="02D98B5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oki&lt;/Author&gt;&lt;Year&gt;2007&lt;/Year&gt;&lt;RecNum&gt;84&lt;/RecNum&gt;&lt;DisplayText&gt;(Aoki et al., 2007)&lt;/DisplayText&gt;&lt;record&gt;&lt;rec-number&gt;84&lt;/rec-number&gt;&lt;foreign-keys&gt;&lt;key app="EN" db-id="vffev09e4f5ptuezzapv5psf5stfv5s290ev" timestamp="0"&gt;84&lt;/key&gt;&lt;/foreign-keys&gt;&lt;ref-type name="Journal Article"&gt;17&lt;/ref-type&gt;&lt;contributors&gt;&lt;authors&gt;&lt;author&gt;Aoki, M.&lt;/author&gt;&lt;author&gt;Mieda, M.&lt;/author&gt;&lt;author&gt;Ikeda, T.&lt;/author&gt;&lt;author&gt;Hamada, Y.&lt;/author&gt;&lt;author&gt;Nakamura, H.&lt;/author&gt;&lt;author&gt;Okamoto, H.&lt;/author&gt;&lt;/authors&gt;&lt;/contributors&gt;&lt;auth-address&gt;Laboratory for Developmental Gene Regulation, Brain Science Institute, RIKEN, 2-1 Hirosawa, Wako, Saitama, Japan.&lt;/auth-address&gt;&lt;titles&gt;&lt;title&gt;R-spondin3 is required for mouse placental development&lt;/title&gt;&lt;secondary-title&gt;Dev Biol&lt;/secondary-title&gt;&lt;/titles&gt;&lt;periodical&gt;&lt;full-title&gt;Dev Biol&lt;/full-title&gt;&lt;/periodical&gt;&lt;pages&gt;218-26&lt;/pages&gt;&lt;volume&gt;301&lt;/volume&gt;&lt;number&gt;1&lt;/number&gt;&lt;keywords&gt;&lt;keyword&gt;Animals&lt;/keyword&gt;&lt;keyword&gt;Base Sequence&lt;/keyword&gt;&lt;keyword&gt;DNA Primers&lt;/keyword&gt;&lt;keyword&gt;Female&lt;/keyword&gt;&lt;keyword&gt;Gene Expression Regulation, Developmental&lt;/keyword&gt;&lt;keyword&gt;Gene Targeting&lt;/keyword&gt;&lt;keyword&gt;Mice&lt;/keyword&gt;&lt;keyword&gt;Neuropeptides/genetics&lt;/keyword&gt;&lt;keyword&gt;Placenta/metabolism&lt;/keyword&gt;&lt;keyword&gt;*Placentation&lt;/keyword&gt;&lt;keyword&gt;Pregnancy&lt;/keyword&gt;&lt;keyword&gt;Reverse Transcriptase Polymerase Chain Reaction&lt;/keyword&gt;&lt;keyword&gt;Thrombospondins/genetics/*physiology&lt;/keyword&gt;&lt;/keywords&gt;&lt;dates&gt;&lt;year&gt;2007&lt;/year&gt;&lt;pub-dates&gt;&lt;date&gt;Jan 1&lt;/date&gt;&lt;/pub-dates&gt;&lt;/dates&gt;&lt;isbn&gt;0012-1606 (Print)&amp;#xD;0012-1606 (Linking)&lt;/isbn&gt;&lt;accession-num&gt;16963017&lt;/accession-num&gt;&lt;urls&gt;&lt;related-urls&gt;&lt;url&gt;https://www.ncbi.nlm.nih.gov/pubmed/16963017&lt;/url&gt;&lt;/related-urls&gt;&lt;/urls&gt;&lt;electronic-resource-num&gt;10.1016/j.ydbio.2006.08.01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Aoki et al., 2007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53F1FC8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0572D59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32EB81BE" w14:textId="77777777" w:rsidTr="000C7DAB">
        <w:tc>
          <w:tcPr>
            <w:tcW w:w="1418" w:type="dxa"/>
            <w:vAlign w:val="center"/>
          </w:tcPr>
          <w:p w14:paraId="2FA8E5D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Sos1</w:t>
            </w:r>
          </w:p>
        </w:tc>
        <w:tc>
          <w:tcPr>
            <w:tcW w:w="3166" w:type="dxa"/>
            <w:vAlign w:val="center"/>
          </w:tcPr>
          <w:p w14:paraId="7D86B36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OS Ras/Rac guanine nucleotide exchange factor 1</w:t>
            </w:r>
          </w:p>
        </w:tc>
        <w:tc>
          <w:tcPr>
            <w:tcW w:w="1796" w:type="dxa"/>
            <w:vAlign w:val="center"/>
          </w:tcPr>
          <w:p w14:paraId="339DAD7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4314A4D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E9-E11</w:t>
            </w:r>
          </w:p>
        </w:tc>
        <w:tc>
          <w:tcPr>
            <w:tcW w:w="2591" w:type="dxa"/>
            <w:vAlign w:val="center"/>
          </w:tcPr>
          <w:p w14:paraId="0A04BA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 xml:space="preserve">Small labyrinth; </w:t>
            </w:r>
            <w:r w:rsidRPr="005727E0">
              <w:rPr>
                <w:rFonts w:ascii="Times New Roman" w:hAnsi="Times New Roman" w:cs="Times New Roman"/>
                <w:color w:val="000000"/>
              </w:rPr>
              <w:t>multinucleate trophoblast giant cells in labyrinth</w:t>
            </w:r>
          </w:p>
        </w:tc>
        <w:tc>
          <w:tcPr>
            <w:tcW w:w="1843" w:type="dxa"/>
            <w:vAlign w:val="center"/>
          </w:tcPr>
          <w:p w14:paraId="72758305" w14:textId="025AAF9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aWFuPC9BdXRob3I+PFllYXI+MjAwMDwvWWVhcj48UmVj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RaWFuPC9BdXRob3I+PFllYXI+MjAwMDwvWWVhcj48UmVj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(Qian et al., 200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213041D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5359B11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0488006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DD2D5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Stk1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20475B" w14:textId="045C5B38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S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erine/threonine kinase 11; Lkb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5E3A1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E82C0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EDB2B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failure to initiate chorio-allantoic branching morphogenesi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EE6D87" w14:textId="71324AED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ZbGlrb3JrYWxhPC9BdXRob3I+PFllYXI+MjAwMTwvWWVh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ZbGlrb3JrYWxhPC9BdXRob3I+PFllYXI+MjAwMTwvWWVh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Ylikorkala et al., 200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EC935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DDF68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131B8013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6449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Sult1e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5A619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ulfotransferase family 1E, member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5E625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EFECA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56103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lacental thrombosis and degenera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B9EAFF" w14:textId="48D0A3C8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Tong&lt;/Author&gt;&lt;Year&gt;2005&lt;/Year&gt;&lt;RecNum&gt;89&lt;/RecNum&gt;&lt;DisplayText&gt;(Tong et al., 2005)&lt;/DisplayText&gt;&lt;record&gt;&lt;rec-number&gt;89&lt;/rec-number&gt;&lt;foreign-keys&gt;&lt;key app="EN" db-id="vffev09e4f5ptuezzapv5psf5stfv5s290ev" timestamp="0"&gt;89&lt;/key&gt;&lt;/foreign-keys&gt;&lt;ref-type name="Journal Article"&gt;17&lt;/ref-type&gt;&lt;contributors&gt;&lt;authors&gt;&lt;author&gt;Tong, M. H.&lt;/author&gt;&lt;author&gt;Jiang, H.&lt;/author&gt;&lt;author&gt;Liu, P.&lt;/author&gt;&lt;author&gt;Lawson, J. A.&lt;/author&gt;&lt;author&gt;Brass, L. F.&lt;/author&gt;&lt;author&gt;Song, W. C.&lt;/author&gt;&lt;/authors&gt;&lt;/contributors&gt;&lt;auth-address&gt;Institute for Translational Medicine and Therapeutics and Department of Pharmacology, University of Pennsylvania School of Medicine, Philadelphia, Pennsylvania 19104, USA.&lt;/auth-address&gt;&lt;titles&gt;&lt;title&gt;Spontaneous fetal loss caused by placental thrombosis in estrogen sulfotransferase-deficient mice&lt;/title&gt;&lt;secondary-title&gt;Nat Med&lt;/secondary-title&gt;&lt;/titles&gt;&lt;pages&gt;153-9&lt;/pages&gt;&lt;volume&gt;11&lt;/volume&gt;&lt;number&gt;2&lt;/number&gt;&lt;keywords&gt;&lt;keyword&gt;Animals&lt;/keyword&gt;&lt;keyword&gt;Blood Platelets/physiology&lt;/keyword&gt;&lt;keyword&gt;Estrogens/blood&lt;/keyword&gt;&lt;keyword&gt;Female&lt;/keyword&gt;&lt;keyword&gt;*Fetal Death&lt;/keyword&gt;&lt;keyword&gt;Fetus/*pathology&lt;/keyword&gt;&lt;keyword&gt;Humans&lt;/keyword&gt;&lt;keyword&gt;Male&lt;/keyword&gt;&lt;keyword&gt;Mice&lt;/keyword&gt;&lt;keyword&gt;Mice, Inbred C57BL&lt;/keyword&gt;&lt;keyword&gt;Mice, Knockout&lt;/keyword&gt;&lt;keyword&gt;Phenotype&lt;/keyword&gt;&lt;keyword&gt;Placenta/cytology/metabolism/*pathology&lt;/keyword&gt;&lt;keyword&gt;Pregnancy&lt;/keyword&gt;&lt;keyword&gt;*Pregnancy, Animal&lt;/keyword&gt;&lt;keyword&gt;Sulfotransferases/genetics/*metabolism&lt;/keyword&gt;&lt;keyword&gt;Thromboplastin/metabolism&lt;/keyword&gt;&lt;keyword&gt;*Thrombosis/genetics/metabolism/pathology&lt;/keyword&gt;&lt;/keywords&gt;&lt;dates&gt;&lt;year&gt;2005&lt;/year&gt;&lt;pub-dates&gt;&lt;date&gt;Feb&lt;/date&gt;&lt;/pub-dates&gt;&lt;/dates&gt;&lt;isbn&gt;1078-8956 (Print)&amp;#xD;1078-8956 (Linking)&lt;/isbn&gt;&lt;accession-num&gt;15685171&lt;/accession-num&gt;&lt;urls&gt;&lt;related-urls&gt;&lt;url&gt;https://www.ncbi.nlm.nih.gov/pubmed/15685171&lt;/url&gt;&lt;/related-urls&gt;&lt;/urls&gt;&lt;electronic-resource-num&gt;10.1038/nm1184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Tong et al., 200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79159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3F5E8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25FC450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0D108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Syna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3ECFC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yncytin A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B6A20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727CA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-E13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24B630" w14:textId="2D97DC86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Labyrinth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defects; failure to establish IHM due to trophoblast fusion defects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6E06A9" w14:textId="34A045A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EdXByZXNzb2lyPC9BdXRob3I+PFllYXI+MjAwOTwvWWVh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EdXByZXNzb2lyPC9BdXRob3I+PFllYXI+MjAwOTwvWWVh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Dupressoir et al., 2009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02563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B2472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 </w:t>
            </w:r>
          </w:p>
        </w:tc>
      </w:tr>
      <w:tr w:rsidR="005727E0" w:rsidRPr="005727E0" w14:paraId="4128115A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FAE65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Synb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6350B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yncytin B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1BE39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F77F7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UGR (viable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196BB" w14:textId="63D7173B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 xml:space="preserve">tion defects, enlarged maternal blood sinuses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6034B6" w14:textId="5343450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EdXByZXNzb2lyPC9BdXRob3I+PFllYXI+MjAxMTwvWWVh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RTExNjQtNzM8L3BhZ2VzPjx2b2x1bWU+MTA4PC92b2x1bWU+PG51bWJlcj40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EdXByZXNzb2lyPC9BdXRob3I+PFllYXI+MjAxMTwvWWVh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Dupressoir et al., 2011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D30D7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B8AF4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694B5C0D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2E812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Tfeb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1CF494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ranscription factor EB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DFBBF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39CEC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-10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BEE4BD" w14:textId="086D2DCE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59F9D5" w14:textId="465CAC11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pbmdyaW1zc29uPC9BdXRob3I+PFllYXI+MTk5ODwv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GVpbmdyaW1zc29uPC9BdXRob3I+PFllYXI+MTk5ODwv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teingrimsson et al., 199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D22BA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E2A11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3693C5E5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17575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Traf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7F28D6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NF receptor-associated factor 2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4E470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0699C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P14 lethal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4530EC" w14:textId="3CF1A914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, fibrotic/necrotic patche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727CDD" w14:textId="6B8823BF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ZXJlei1HYXJjaWE8L0F1dGhvcj48WWVhcj4yMDE4PC9Z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Perez-Garcia et al., 201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2D0DC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76E09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42F1E5C6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1BBA6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lastRenderedPageBreak/>
              <w:t>Ube2l3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CA136C" w14:textId="1484B15E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U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>biquitin-conjugating enzyme E2L 3; UbcM4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57FD9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Inactivation by proviral integr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A7434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D871C" w14:textId="253D9B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, increased branching and variable vessel diameters</w:t>
            </w:r>
            <w:r w:rsidRPr="005727E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C52877" w14:textId="20633B53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Harbers&lt;/Author&gt;&lt;Year&gt;1996&lt;/Year&gt;&lt;RecNum&gt;90&lt;/RecNum&gt;&lt;DisplayText&gt;(Harbers et al., 1996)&lt;/DisplayText&gt;&lt;record&gt;&lt;rec-number&gt;90&lt;/rec-number&gt;&lt;foreign-keys&gt;&lt;key app="EN" db-id="vffev09e4f5ptuezzapv5psf5stfv5s290ev" timestamp="0"&gt;90&lt;/key&gt;&lt;/foreign-keys&gt;&lt;ref-type name="Journal Article"&gt;17&lt;/ref-type&gt;&lt;contributors&gt;&lt;authors&gt;&lt;author&gt;Harbers, K.&lt;/author&gt;&lt;author&gt;Muller, U.&lt;/author&gt;&lt;author&gt;Grams, A.&lt;/author&gt;&lt;author&gt;Li, E.&lt;/author&gt;&lt;author&gt;Jaenisch, R.&lt;/author&gt;&lt;author&gt;Franz, T.&lt;/author&gt;&lt;/authors&gt;&lt;/contributors&gt;&lt;titles&gt;&lt;title&gt;Provirus integration into a gene encoding a ubiquitin-conjugating enzyme results in a placental defect and embryonic lethality&lt;/title&gt;&lt;secondary-title&gt;Proc. Natl. Acad. Sci. U.S.A.&lt;/secondary-title&gt;&lt;/titles&gt;&lt;pages&gt;12412-12417&lt;/pages&gt;&lt;volume&gt;93&lt;/volume&gt;&lt;keywords&gt;&lt;keyword&gt;insertional mutagenesis&lt;/keyword&gt;&lt;keyword&gt;retroviruses&lt;/keyword&gt;&lt;keyword&gt;protein degradation&lt;/keyword&gt;&lt;/keywords&gt;&lt;dates&gt;&lt;year&gt;1996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Harbers et al., 199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AE61A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E435D3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02598FC4" w14:textId="77777777" w:rsidTr="000C7DAB">
        <w:tc>
          <w:tcPr>
            <w:tcW w:w="1418" w:type="dxa"/>
            <w:vAlign w:val="center"/>
          </w:tcPr>
          <w:p w14:paraId="5508BC2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Ubp1</w:t>
            </w:r>
          </w:p>
        </w:tc>
        <w:tc>
          <w:tcPr>
            <w:tcW w:w="3166" w:type="dxa"/>
            <w:vAlign w:val="center"/>
          </w:tcPr>
          <w:p w14:paraId="4B276BED" w14:textId="1280080C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U</w:t>
            </w:r>
            <w:r w:rsidR="005727E0" w:rsidRPr="005727E0">
              <w:rPr>
                <w:rFonts w:ascii="Times New Roman" w:hAnsi="Times New Roman" w:cs="Times New Roman"/>
                <w:color w:val="000000"/>
              </w:rPr>
              <w:t xml:space="preserve">pstream binding protein 1; </w:t>
            </w:r>
            <w:r w:rsidR="005727E0" w:rsidRPr="005727E0">
              <w:rPr>
                <w:rFonts w:ascii="Times New Roman" w:hAnsi="Times New Roman" w:cs="Times New Roman"/>
                <w:i/>
                <w:color w:val="000000"/>
              </w:rPr>
              <w:t>LBP-1a</w:t>
            </w:r>
          </w:p>
        </w:tc>
        <w:tc>
          <w:tcPr>
            <w:tcW w:w="1796" w:type="dxa"/>
            <w:vAlign w:val="center"/>
          </w:tcPr>
          <w:p w14:paraId="426446A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vAlign w:val="center"/>
          </w:tcPr>
          <w:p w14:paraId="1BF8440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0.5</w:t>
            </w:r>
          </w:p>
        </w:tc>
        <w:tc>
          <w:tcPr>
            <w:tcW w:w="2591" w:type="dxa"/>
            <w:vAlign w:val="center"/>
          </w:tcPr>
          <w:p w14:paraId="1E575B1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reduced branching of blood vessels</w:t>
            </w:r>
          </w:p>
        </w:tc>
        <w:tc>
          <w:tcPr>
            <w:tcW w:w="1843" w:type="dxa"/>
            <w:vAlign w:val="center"/>
          </w:tcPr>
          <w:p w14:paraId="184EA6A6" w14:textId="46D7AAA0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Jla2g8L0F1dGhvcj48WWVhcj4yMDA0PC9ZZWFyPjxS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QYXJla2g8L0F1dGhvcj48WWVhcj4yMDA0PC9ZZWFyPjxS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Parekh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vAlign w:val="center"/>
          </w:tcPr>
          <w:p w14:paraId="1C5BFC9B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vAlign w:val="center"/>
          </w:tcPr>
          <w:p w14:paraId="0FF6990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5727E0" w:rsidRPr="005727E0" w14:paraId="51337442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ED0D1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Vcam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1C4915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 cell adhesion molecule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2C82A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9DC45E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11.5-E12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8339B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 xml:space="preserve">Small Labyrinth; chorio-allantoic fusion failure 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4A0D15" w14:textId="0C91B7F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2VlPC9BdXRob3I+PFllYXI+MTk5NTwvWWVhcj48UmVj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d2VlPC9BdXRob3I+PFllYXI+MTk5NTwvWWVhcj48UmVj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Gurtner et al., 1995; Kwee et al., 1995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48BD0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D47258" w14:textId="5348B21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Zygmunt&lt;/Author&gt;&lt;Year&gt;1997&lt;/Year&gt;&lt;RecNum&gt;318&lt;/RecNum&gt;&lt;DisplayText&gt;(Zygmunt et al., 1997)&lt;/DisplayText&gt;&lt;record&gt;&lt;rec-number&gt;318&lt;/rec-number&gt;&lt;foreign-keys&gt;&lt;key app="EN" db-id="vffev09e4f5ptuezzapv5psf5stfv5s290ev" timestamp="1535982959"&gt;318&lt;/key&gt;&lt;/foreign-keys&gt;&lt;ref-type name="Journal Article"&gt;17&lt;/ref-type&gt;&lt;contributors&gt;&lt;authors&gt;&lt;author&gt;Zygmunt, M.&lt;/author&gt;&lt;author&gt;Boving, B.&lt;/author&gt;&lt;author&gt;Wienhard, J.&lt;/author&gt;&lt;author&gt;Munstedt, K.&lt;/author&gt;&lt;author&gt;Braems, G.&lt;/author&gt;&lt;author&gt;Bohle, R. M.&lt;/author&gt;&lt;author&gt;Lang, U.&lt;/author&gt;&lt;/authors&gt;&lt;/contributors&gt;&lt;auth-address&gt;Department of Obstetrics &amp;amp; Gynecology, University of Giessen, Germany.&lt;/auth-address&gt;&lt;titles&gt;&lt;title&gt;Expression of cell adhesion molecules in the extravillous trophoblast is altered in IUGR&lt;/title&gt;&lt;secondary-title&gt;Am J Reprod Immunol&lt;/secondary-title&gt;&lt;/titles&gt;&lt;periodical&gt;&lt;full-title&gt;Am J Reprod Immunol&lt;/full-title&gt;&lt;/periodical&gt;&lt;pages&gt;295-301&lt;/pages&gt;&lt;volume&gt;38&lt;/volume&gt;&lt;number&gt;4&lt;/number&gt;&lt;keywords&gt;&lt;keyword&gt;*Antigens, CD&lt;/keyword&gt;&lt;keyword&gt;*Antigens, Differentiation&lt;/keyword&gt;&lt;keyword&gt;Cell Adhesion Molecules/*metabolism&lt;/keyword&gt;&lt;keyword&gt;Female&lt;/keyword&gt;&lt;keyword&gt;Fetal Growth Retardation/*immunology&lt;/keyword&gt;&lt;keyword&gt;Humans&lt;/keyword&gt;&lt;keyword&gt;Immunohistochemistry&lt;/keyword&gt;&lt;keyword&gt;Infant, Newborn&lt;/keyword&gt;&lt;keyword&gt;Integrins/metabolism&lt;/keyword&gt;&lt;keyword&gt;Pregnancy&lt;/keyword&gt;&lt;keyword&gt;Trophoblasts/*immunology&lt;/keyword&gt;&lt;keyword&gt;Vascular Cell Adhesion Molecule-1/metabolism&lt;/keyword&gt;&lt;/keywords&gt;&lt;dates&gt;&lt;year&gt;1997&lt;/year&gt;&lt;pub-dates&gt;&lt;date&gt;Oct&lt;/date&gt;&lt;/pub-dates&gt;&lt;/dates&gt;&lt;isbn&gt;1046-7408 (Print)&amp;#xD;1046-7408 (Linking)&lt;/isbn&gt;&lt;accession-num&gt;9352018&lt;/accession-num&gt;&lt;urls&gt;&lt;related-urls&gt;&lt;url&gt;https://www.ncbi.nlm.nih.gov/pubmed/9352018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Zygmunt et al., 1997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244C939B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FFDD1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  <w:color w:val="000000"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Vegfa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D1C8BF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Vascular endothelial growth factor A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0F17D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132FE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E9.5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21C114" w14:textId="5D1FF6B3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F90863" w14:textId="3538B75A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YXJtZWxpZXQ8L0F1dGhvcj48WWVhcj4xOTk2PC9ZZWFy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DYXJtZWxpZXQ8L0F1dGhvcj48WWVhcj4xOTk2PC9ZZWFy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Carmeliet et al., 1996; Ferrara et al., 199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C39BE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41A465" w14:textId="3FDCCAD5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eWFsbDwvQXV0aG9yPjxZZWFyPjE5OTc8L1llYXI+PFJl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MeWFsbDwvQXV0aG9yPjxZZWFyPjE5OTc8L1llYXI+PFJl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Lyall et al., 1997; Szentpeteri et al., 2013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7F5D6692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C75DC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Wnt2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65652D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Wingless homologue; secreted glycoprotein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72691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BF83D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Perinatal lethality (partial)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325A14" w14:textId="1C7F7C34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vascular</w:t>
            </w:r>
            <w:r w:rsidR="00232438">
              <w:rPr>
                <w:rFonts w:ascii="Times New Roman" w:hAnsi="Times New Roman" w:cs="Times New Roman"/>
                <w:color w:val="000000"/>
              </w:rPr>
              <w:t>isa</w:t>
            </w:r>
            <w:r w:rsidRPr="005727E0">
              <w:rPr>
                <w:rFonts w:ascii="Times New Roman" w:hAnsi="Times New Roman" w:cs="Times New Roman"/>
                <w:color w:val="000000"/>
              </w:rPr>
              <w:t>tion defects, fibrotic lesions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B66BDD" w14:textId="6AA6F47E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Monkley&lt;/Author&gt;&lt;Year&gt;1996&lt;/Year&gt;&lt;RecNum&gt;94&lt;/RecNum&gt;&lt;DisplayText&gt;(Monkley et al., 1996)&lt;/DisplayText&gt;&lt;record&gt;&lt;rec-number&gt;94&lt;/rec-number&gt;&lt;foreign-keys&gt;&lt;key app="EN" db-id="vffev09e4f5ptuezzapv5psf5stfv5s290ev" timestamp="0"&gt;94&lt;/key&gt;&lt;/foreign-keys&gt;&lt;ref-type name="Journal Article"&gt;17&lt;/ref-type&gt;&lt;contributors&gt;&lt;authors&gt;&lt;author&gt;Monkley, S. J.&lt;/author&gt;&lt;author&gt;Delaney, S. J.&lt;/author&gt;&lt;author&gt;Pennisi, D. J.&lt;/author&gt;&lt;author&gt;Christiansen, J. H.&lt;/author&gt;&lt;author&gt;Wainwright, B. J.&lt;/author&gt;&lt;/authors&gt;&lt;/contributors&gt;&lt;titles&gt;&lt;title&gt;Targeted disruption of the Wnt2 gene results in placentation defects&lt;/title&gt;&lt;secondary-title&gt;Development&lt;/secondary-title&gt;&lt;/titles&gt;&lt;periodical&gt;&lt;full-title&gt;Development&lt;/full-title&gt;&lt;/periodical&gt;&lt;pages&gt;3343-53&lt;/pages&gt;&lt;volume&gt;122&lt;/volume&gt;&lt;number&gt;11&lt;/number&gt;&lt;keywords&gt;&lt;keyword&gt;Animal&lt;/keyword&gt;&lt;keyword&gt;Genes, Lethal&lt;/keyword&gt;&lt;keyword&gt;Heart/embryology&lt;/keyword&gt;&lt;keyword&gt;In Situ Hybridization&lt;/keyword&gt;&lt;keyword&gt;Lung/embryology&lt;/keyword&gt;&lt;keyword&gt;Mice/*embryology&lt;/keyword&gt;&lt;keyword&gt;Mutagenesis, Insertional&lt;/keyword&gt;&lt;keyword&gt;Placenta/blood supply/*embryology&lt;/keyword&gt;&lt;keyword&gt;Proto-Oncogene Proteins/*physiology&lt;/keyword&gt;&lt;keyword&gt;Trophoblast/cytology&lt;/keyword&gt;&lt;/keywords&gt;&lt;dates&gt;&lt;year&gt;1996&lt;/year&gt;&lt;/dates&gt;&lt;label&gt;97108730&lt;/label&gt;&lt;urls&gt;&lt;related-urls&gt;&lt;url&gt;http://www.ncbi.nlm.nih.gov/cgi-bin/Entrez/referer?http://www.cob.org.uk/Development/122/11/dev4681.html&lt;/url&gt;&lt;url&gt;http://www.cob.org.uk/Development/122/11/dev4681.html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Monkley et al., 199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54B26A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4D37AA" w14:textId="3055C882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YaWFvPC9BdXRob3I+PFllYXI+MjAxNjwvWWVhcj48UmVj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YaWFvPC9BdXRob3I+PFllYXI+MjAxNjwvWWVhcj48UmVj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Xiao et al., 201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5727E0" w:rsidRPr="005727E0" w14:paraId="5FD7B84F" w14:textId="77777777" w:rsidTr="000C7DAB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34EBF2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727E0">
              <w:rPr>
                <w:rFonts w:ascii="Times New Roman" w:hAnsi="Times New Roman" w:cs="Times New Roman"/>
                <w:i/>
                <w:color w:val="000000"/>
              </w:rPr>
              <w:t>Zfp36l1</w:t>
            </w:r>
          </w:p>
        </w:tc>
        <w:tc>
          <w:tcPr>
            <w:tcW w:w="31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4C74F6" w14:textId="1A7171A6" w:rsidR="005727E0" w:rsidRPr="005727E0" w:rsidRDefault="0097118B" w:rsidP="00273E53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</w:t>
            </w:r>
            <w:bookmarkStart w:id="0" w:name="_GoBack"/>
            <w:bookmarkEnd w:id="0"/>
            <w:r w:rsidR="005727E0" w:rsidRPr="005727E0">
              <w:rPr>
                <w:rFonts w:ascii="Times New Roman" w:hAnsi="Times New Roman" w:cs="Times New Roman"/>
              </w:rPr>
              <w:t>inc finger protein 36, C3H type-like 1</w:t>
            </w:r>
          </w:p>
        </w:tc>
        <w:tc>
          <w:tcPr>
            <w:tcW w:w="17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2FD73C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Targeted gene ablation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60F8C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</w:rPr>
              <w:t>E11</w:t>
            </w:r>
          </w:p>
        </w:tc>
        <w:tc>
          <w:tcPr>
            <w:tcW w:w="25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34DE49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727E0">
              <w:rPr>
                <w:rFonts w:ascii="Times New Roman" w:hAnsi="Times New Roman" w:cs="Times New Roman"/>
                <w:color w:val="000000"/>
              </w:rPr>
              <w:t>Small labyrinth; chorio-allantoic branching morphogenesis defect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4050E3" w14:textId="7DB9034B" w:rsidR="005727E0" w:rsidRPr="005727E0" w:rsidRDefault="0060507B" w:rsidP="0060507B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HVtcG88L0F1dGhvcj48WWVhcj4yMDA0PC9ZZWFyPjxS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TdHVtcG88L0F1dGhvcj48WWVhcj4yMDA0PC9ZZWFyPjxS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</w:fldData>
              </w:fldChar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hAnsi="Times New Roman" w:cs="Times New Roman"/>
                <w:color w:val="000000"/>
              </w:rPr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(Stumpo et al., 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6C0168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EF707" w14:textId="77777777" w:rsidR="005727E0" w:rsidRPr="005727E0" w:rsidRDefault="005727E0" w:rsidP="00273E53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</w:p>
        </w:tc>
      </w:tr>
    </w:tbl>
    <w:p w14:paraId="71C696B2" w14:textId="77777777" w:rsidR="005727E0" w:rsidRPr="005727E0" w:rsidRDefault="005727E0" w:rsidP="005727E0">
      <w:pPr>
        <w:rPr>
          <w:rFonts w:ascii="Times New Roman" w:hAnsi="Times New Roman" w:cs="Times New Roman"/>
        </w:rPr>
      </w:pPr>
    </w:p>
    <w:p w14:paraId="6A902F5C" w14:textId="77777777" w:rsidR="005727E0" w:rsidRPr="005727E0" w:rsidRDefault="005727E0" w:rsidP="005727E0"/>
    <w:p w14:paraId="1AD1CC7E" w14:textId="77777777" w:rsidR="005727E0" w:rsidRPr="005727E0" w:rsidRDefault="005727E0" w:rsidP="005727E0">
      <w:pPr>
        <w:tabs>
          <w:tab w:val="left" w:pos="1600"/>
        </w:tabs>
        <w:rPr>
          <w:rFonts w:ascii="Times New Roman" w:hAnsi="Times New Roman" w:cs="Times New Roman"/>
        </w:rPr>
      </w:pPr>
    </w:p>
    <w:p w14:paraId="7FC76022" w14:textId="7BEA25BF" w:rsidR="00273E53" w:rsidRPr="00321426" w:rsidRDefault="005F68CD" w:rsidP="005A20E8">
      <w:pPr>
        <w:spacing w:after="80"/>
        <w:ind w:hanging="540"/>
        <w:rPr>
          <w:rFonts w:ascii="Times New Roman" w:hAnsi="Times New Roman" w:cs="Times New Roman"/>
          <w:b/>
        </w:rPr>
      </w:pPr>
      <w:r w:rsidRPr="00321426">
        <w:rPr>
          <w:rFonts w:ascii="Times New Roman" w:hAnsi="Times New Roman" w:cs="Times New Roman"/>
          <w:b/>
        </w:rPr>
        <w:t>SUPPLEMENTARY REFRENCES</w:t>
      </w:r>
    </w:p>
    <w:p w14:paraId="74466F0D" w14:textId="77777777" w:rsidR="006A71BB" w:rsidRPr="006A71BB" w:rsidRDefault="0060507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szCs w:val="24"/>
        </w:rPr>
        <w:fldChar w:fldCharType="begin"/>
      </w:r>
      <w:r w:rsidRPr="006A71BB">
        <w:rPr>
          <w:rFonts w:ascii="Times New Roman" w:hAnsi="Times New Roman"/>
          <w:szCs w:val="24"/>
        </w:rPr>
        <w:instrText xml:space="preserve"> ADDIN EN.REFLIST </w:instrText>
      </w:r>
      <w:r w:rsidRPr="006A71BB">
        <w:rPr>
          <w:rFonts w:ascii="Times New Roman" w:hAnsi="Times New Roman"/>
          <w:szCs w:val="24"/>
        </w:rPr>
        <w:fldChar w:fldCharType="separate"/>
      </w:r>
      <w:r w:rsidR="006A71BB" w:rsidRPr="006A71BB">
        <w:rPr>
          <w:rFonts w:ascii="Times New Roman" w:hAnsi="Times New Roman"/>
          <w:noProof/>
          <w:szCs w:val="24"/>
        </w:rPr>
        <w:t xml:space="preserve">Adams RH, Porras A, Alonso G, Jones M, Vintersten K, Panelli S, et al. Essential role of p38alpha MAP kinase in placental but not embryonic cardiovascular development. </w:t>
      </w:r>
      <w:r w:rsidR="006A71BB" w:rsidRPr="006A71BB">
        <w:rPr>
          <w:rFonts w:ascii="Times New Roman" w:hAnsi="Times New Roman"/>
          <w:i/>
          <w:noProof/>
          <w:szCs w:val="24"/>
        </w:rPr>
        <w:t>Mol Cell</w:t>
      </w:r>
      <w:r w:rsidR="006A71BB" w:rsidRPr="006A71BB">
        <w:rPr>
          <w:rFonts w:ascii="Times New Roman" w:hAnsi="Times New Roman"/>
          <w:noProof/>
          <w:szCs w:val="24"/>
        </w:rPr>
        <w:t xml:space="preserve"> (2000) 6:109-116.</w:t>
      </w:r>
    </w:p>
    <w:p w14:paraId="1DCCB1A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Adelman DM, Gertsenstein M, Nagy A, Simon MC, and Maltepe E. Placental cell fates are regulated in vivo by HIF-mediated hypoxia responses. </w:t>
      </w:r>
      <w:r w:rsidRPr="006A71BB">
        <w:rPr>
          <w:rFonts w:ascii="Times New Roman" w:hAnsi="Times New Roman"/>
          <w:i/>
          <w:noProof/>
          <w:szCs w:val="24"/>
        </w:rPr>
        <w:t>Genes Dev</w:t>
      </w:r>
      <w:r w:rsidRPr="006A71BB">
        <w:rPr>
          <w:rFonts w:ascii="Times New Roman" w:hAnsi="Times New Roman"/>
          <w:noProof/>
          <w:szCs w:val="24"/>
        </w:rPr>
        <w:t xml:space="preserve"> (2000) 14:3191-3203.</w:t>
      </w:r>
    </w:p>
    <w:p w14:paraId="12710C6B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Anson-Cartwright L, Dawson K, Holmyard D, Fisher SJ, Lazzarini RA, and Cross JC. The glial cells missing-1 protein is essential for branching morphogenesis in the chorioallantoic placenta. </w:t>
      </w:r>
      <w:r w:rsidRPr="006A71BB">
        <w:rPr>
          <w:rFonts w:ascii="Times New Roman" w:hAnsi="Times New Roman"/>
          <w:i/>
          <w:noProof/>
          <w:szCs w:val="24"/>
        </w:rPr>
        <w:t>Nat Genet</w:t>
      </w:r>
      <w:r w:rsidRPr="006A71BB">
        <w:rPr>
          <w:rFonts w:ascii="Times New Roman" w:hAnsi="Times New Roman"/>
          <w:noProof/>
          <w:szCs w:val="24"/>
        </w:rPr>
        <w:t xml:space="preserve"> (2000) 25:311-314. doi: 10.1038/77076.</w:t>
      </w:r>
    </w:p>
    <w:p w14:paraId="0E0D370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Aoki M, Mieda M, Ikeda T, Hamada Y, Nakamura H, and Okamoto H. R-spondin3 is required for mouse placental development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07) 301:218-226. doi: 10.1016/j.ydbio.2006.08.018.</w:t>
      </w:r>
    </w:p>
    <w:p w14:paraId="079BA45B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Arman E, Haffner-Krausz R, Chen Y, Heath JK, and Lonai P. Targeted disruption of fibroblast growth factor (FGF) receptor 2 suggests a role for FGF signaling in pregastrulation mammalian development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1998) 95:5082-5087.</w:t>
      </w:r>
    </w:p>
    <w:p w14:paraId="19F2191E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Arroyo JA, and Winn VD. Vasculogenesis and angiogenesis in the IUGR placenta. </w:t>
      </w:r>
      <w:r w:rsidRPr="006A71BB">
        <w:rPr>
          <w:rFonts w:ascii="Times New Roman" w:hAnsi="Times New Roman"/>
          <w:i/>
          <w:noProof/>
          <w:szCs w:val="24"/>
        </w:rPr>
        <w:t>Semin Perinatol</w:t>
      </w:r>
      <w:r w:rsidRPr="006A71BB">
        <w:rPr>
          <w:rFonts w:ascii="Times New Roman" w:hAnsi="Times New Roman"/>
          <w:noProof/>
          <w:szCs w:val="24"/>
        </w:rPr>
        <w:t xml:space="preserve"> (2008) 32:172-177. doi: 10.1053/j.semperi.2008.02.006.</w:t>
      </w:r>
    </w:p>
    <w:p w14:paraId="0E1C0C5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Baczyk D, Drewlo S, Proctor L, Dunk C, Lye S, and Kingdom J. Glial cell missing-1 transcription factor is required for the differentiation of the human trophoblast. </w:t>
      </w:r>
      <w:r w:rsidRPr="006A71BB">
        <w:rPr>
          <w:rFonts w:ascii="Times New Roman" w:hAnsi="Times New Roman"/>
          <w:i/>
          <w:noProof/>
          <w:szCs w:val="24"/>
        </w:rPr>
        <w:t>Cell Death Differ</w:t>
      </w:r>
      <w:r w:rsidRPr="006A71BB">
        <w:rPr>
          <w:rFonts w:ascii="Times New Roman" w:hAnsi="Times New Roman"/>
          <w:noProof/>
          <w:szCs w:val="24"/>
        </w:rPr>
        <w:t xml:space="preserve"> (2009) 16:719-727. doi: 10.1038/cdd.2009.1.</w:t>
      </w:r>
    </w:p>
    <w:p w14:paraId="56427AAA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Bader BL, Rayburn H, Crowley D, and Hynes RO. Extensive vasculogenesis, angiogenesis, and organogenesis precede lethality in mice lacking all alpha v integrins. </w:t>
      </w:r>
      <w:r w:rsidRPr="006A71BB">
        <w:rPr>
          <w:rFonts w:ascii="Times New Roman" w:hAnsi="Times New Roman"/>
          <w:i/>
          <w:noProof/>
          <w:szCs w:val="24"/>
        </w:rPr>
        <w:t>Cell</w:t>
      </w:r>
      <w:r w:rsidRPr="006A71BB">
        <w:rPr>
          <w:rFonts w:ascii="Times New Roman" w:hAnsi="Times New Roman"/>
          <w:noProof/>
          <w:szCs w:val="24"/>
        </w:rPr>
        <w:t xml:space="preserve"> (1998) 95:507-519.</w:t>
      </w:r>
    </w:p>
    <w:p w14:paraId="771D4A7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Bainbridge SA, Minhas A, Whiteley KJ, Qu D, Sled JG, Kingdom JC, et al. Effects of reduced Gcm1 expression on trophoblast morphology, fetoplacental vascularity, and pregnancy outcomes in mice. </w:t>
      </w:r>
      <w:r w:rsidRPr="006A71BB">
        <w:rPr>
          <w:rFonts w:ascii="Times New Roman" w:hAnsi="Times New Roman"/>
          <w:i/>
          <w:noProof/>
          <w:szCs w:val="24"/>
        </w:rPr>
        <w:t>Hypertension</w:t>
      </w:r>
      <w:r w:rsidRPr="006A71BB">
        <w:rPr>
          <w:rFonts w:ascii="Times New Roman" w:hAnsi="Times New Roman"/>
          <w:noProof/>
          <w:szCs w:val="24"/>
        </w:rPr>
        <w:t xml:space="preserve"> (2012) 59:732-739. doi: 10.1161/HYPERTENSIONAHA.111.183939.</w:t>
      </w:r>
    </w:p>
    <w:p w14:paraId="452518E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Barak Y, Nelson MC, Ong ES, Jones YZ, Ruiz-Lozano P, Chien KR, et al. PPAR gamma is required for placental, cardiac, and adipose tissue development. </w:t>
      </w:r>
      <w:r w:rsidRPr="006A71BB">
        <w:rPr>
          <w:rFonts w:ascii="Times New Roman" w:hAnsi="Times New Roman"/>
          <w:i/>
          <w:noProof/>
          <w:szCs w:val="24"/>
        </w:rPr>
        <w:t>Mol Cell</w:t>
      </w:r>
      <w:r w:rsidRPr="006A71BB">
        <w:rPr>
          <w:rFonts w:ascii="Times New Roman" w:hAnsi="Times New Roman"/>
          <w:noProof/>
          <w:szCs w:val="24"/>
        </w:rPr>
        <w:t xml:space="preserve"> (1999) 4:585-595.</w:t>
      </w:r>
    </w:p>
    <w:p w14:paraId="1F901F1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Bissonauth V, Roy S, Gravel M, Guillemette S, and Charron J. Requirement for Map2k1 (Mek1) in extra-embryonic ectoderm during placentogenesis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06) 133:3429-3440. doi: 10.1242/dev.02526.</w:t>
      </w:r>
    </w:p>
    <w:p w14:paraId="05713BD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Carmeliet P, Ferreira V, Breier G, Pollefeyt S, Kieckens L, Gertsenstein M, et al. Abnormal blood vessel development and lethality in embryos lacking a single VEGF allele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6) 380:435-439.</w:t>
      </w:r>
    </w:p>
    <w:p w14:paraId="0787E1A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Chui A, Evseenko DA, Brennecke SP, Keelan JA, Kalionis B, and Murthi P. Homeobox gene Distal-less 3 (DLX3) is a regulator of villous cytotrophoblast differentiation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11) 32:745-751. doi: 10.1016/j.placenta.2011.07.007.</w:t>
      </w:r>
    </w:p>
    <w:p w14:paraId="252A2D3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Constância M, Hemberger M, Hughes J, Dean W, Ferguson-Smith A, Fundele R, et al. Placental-specific IGF-II is a major modulator of placental and fetal growth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2002) 417:945-948.</w:t>
      </w:r>
    </w:p>
    <w:p w14:paraId="6F69581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Cui XB, Guo X, and Chen SY. Response gene to complement 32 deficiency causes impaired placental angiogenesis in mice. </w:t>
      </w:r>
      <w:r w:rsidRPr="006A71BB">
        <w:rPr>
          <w:rFonts w:ascii="Times New Roman" w:hAnsi="Times New Roman"/>
          <w:i/>
          <w:noProof/>
          <w:szCs w:val="24"/>
        </w:rPr>
        <w:t>Cardiovasc Res</w:t>
      </w:r>
      <w:r w:rsidRPr="006A71BB">
        <w:rPr>
          <w:rFonts w:ascii="Times New Roman" w:hAnsi="Times New Roman"/>
          <w:noProof/>
          <w:szCs w:val="24"/>
        </w:rPr>
        <w:t xml:space="preserve"> (2013) 99:632-639. doi: 10.1093/cvr/cvt121.</w:t>
      </w:r>
    </w:p>
    <w:p w14:paraId="6A18536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Dupressoir A, Vernochet C, Bawa O, Harper F, Pierron G, Opolon P, et al. Syncytin-A knockout mice demonstrate the critical role in placentation of a fusogenic, endogenous retrovirus-derived, envelope gene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2009) 106:12127-12132. doi: 10.1073/pnas.0902925106.</w:t>
      </w:r>
    </w:p>
    <w:p w14:paraId="57F2AE9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Dupressoir A, Vernochet C, Harper F, Guegan J, Dessen P, Pierron G, et al. A pair of co-opted retroviral envelope syncytin genes is required for formation of the two-layered murine placental syncytiotrophoblast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2011) 108:E1164-1173. doi: 10.1073/pnas.1112304108.</w:t>
      </w:r>
    </w:p>
    <w:p w14:paraId="3940776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Ferrara N, Carver-Moore K, Chen H, Dowd M, Lu L, O'Shea KS, et al. Heterozygous embryonic lethality induced by targeted inactivation of the VEGF gene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6) 380:439-442.</w:t>
      </w:r>
    </w:p>
    <w:p w14:paraId="63606AE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Fondacci C, Alsat E, Gabriel R, Blot P, Nessmann C, and Evain-Brion D. Alterations of human placental epidermal growth factor receptor in intrauterine growth retardation. </w:t>
      </w:r>
      <w:r w:rsidRPr="006A71BB">
        <w:rPr>
          <w:rFonts w:ascii="Times New Roman" w:hAnsi="Times New Roman"/>
          <w:i/>
          <w:noProof/>
          <w:szCs w:val="24"/>
        </w:rPr>
        <w:t>J Clin Invest</w:t>
      </w:r>
      <w:r w:rsidRPr="006A71BB">
        <w:rPr>
          <w:rFonts w:ascii="Times New Roman" w:hAnsi="Times New Roman"/>
          <w:noProof/>
          <w:szCs w:val="24"/>
        </w:rPr>
        <w:t xml:space="preserve"> (1994) 93:1149-1155. doi: 10.1172/JCI117067.</w:t>
      </w:r>
    </w:p>
    <w:p w14:paraId="253D978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Fong G-H, Rossant J, Gertsenstein M, and Breitman ML. Role of the Flt-1 receptor tyrosine kinase in regulating the assembly of vascular endothelium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5) 376:66-70.</w:t>
      </w:r>
    </w:p>
    <w:p w14:paraId="7CD82F5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Gabriel HD, Jung D, Butzler C, Temme A, Traub O, Winterhager E, et al. Transplacental uptake of glucose is decreased in embryonic lethal connexin26-deficient mice. </w:t>
      </w:r>
      <w:r w:rsidRPr="006A71BB">
        <w:rPr>
          <w:rFonts w:ascii="Times New Roman" w:hAnsi="Times New Roman"/>
          <w:i/>
          <w:noProof/>
          <w:szCs w:val="24"/>
        </w:rPr>
        <w:t>J. Cell Biol.</w:t>
      </w:r>
      <w:r w:rsidRPr="006A71BB">
        <w:rPr>
          <w:rFonts w:ascii="Times New Roman" w:hAnsi="Times New Roman"/>
          <w:noProof/>
          <w:szCs w:val="24"/>
        </w:rPr>
        <w:t xml:space="preserve"> (1998) 140:1453-1461.</w:t>
      </w:r>
    </w:p>
    <w:p w14:paraId="29B4E19F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Giroux S, Tremblay M, Bernard D, Cardin-Girard JF, Aubry S, Larouche L, et al. Embryonic death of Mek1-deficient mice reveals a role for this kinase in angiogenesis in the labyrinthine region of the placenta. </w:t>
      </w:r>
      <w:r w:rsidRPr="006A71BB">
        <w:rPr>
          <w:rFonts w:ascii="Times New Roman" w:hAnsi="Times New Roman"/>
          <w:i/>
          <w:noProof/>
          <w:szCs w:val="24"/>
        </w:rPr>
        <w:t>Curr Biol</w:t>
      </w:r>
      <w:r w:rsidRPr="006A71BB">
        <w:rPr>
          <w:rFonts w:ascii="Times New Roman" w:hAnsi="Times New Roman"/>
          <w:noProof/>
          <w:szCs w:val="24"/>
        </w:rPr>
        <w:t xml:space="preserve"> (1999) 9:369-372.</w:t>
      </w:r>
    </w:p>
    <w:p w14:paraId="0E160C5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Guillemot F, Nagy A, Auerbach A, Rossant J, and Joyner AL. Essential role of Mash-2 in extraembryonic development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4) 371:333-336. doi: 10.1038/371333a0.</w:t>
      </w:r>
    </w:p>
    <w:p w14:paraId="00A05FA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Gurtner GC, Davis V, Li H, McCoy MJ, Sharpe A, and Cybulsky MI. Targeted disruption of the murine VCAM1 gene: essential role of VCAM-1 in chorioallantoic fusion and placentation. </w:t>
      </w:r>
      <w:r w:rsidRPr="006A71BB">
        <w:rPr>
          <w:rFonts w:ascii="Times New Roman" w:hAnsi="Times New Roman"/>
          <w:i/>
          <w:noProof/>
          <w:szCs w:val="24"/>
        </w:rPr>
        <w:t>Genes Dev</w:t>
      </w:r>
      <w:r w:rsidRPr="006A71BB">
        <w:rPr>
          <w:rFonts w:ascii="Times New Roman" w:hAnsi="Times New Roman"/>
          <w:noProof/>
          <w:szCs w:val="24"/>
        </w:rPr>
        <w:t xml:space="preserve"> (1995) 9:1-14.</w:t>
      </w:r>
    </w:p>
    <w:p w14:paraId="28BAA761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amada Y, Hiroe T, Suzuki Y, Oda M, Tsujimoto Y, Coleman JR, et al. Notch2 is required for formation of the placental circulatory system, but not for cell-type specification in the developing mouse placenta. </w:t>
      </w:r>
      <w:r w:rsidRPr="006A71BB">
        <w:rPr>
          <w:rFonts w:ascii="Times New Roman" w:hAnsi="Times New Roman"/>
          <w:i/>
          <w:noProof/>
          <w:szCs w:val="24"/>
        </w:rPr>
        <w:t>Differentiation</w:t>
      </w:r>
      <w:r w:rsidRPr="006A71BB">
        <w:rPr>
          <w:rFonts w:ascii="Times New Roman" w:hAnsi="Times New Roman"/>
          <w:noProof/>
          <w:szCs w:val="24"/>
        </w:rPr>
        <w:t xml:space="preserve"> (2007) 75:268-278. doi: 10.1111/j.1432-0436.2006.00137.x.</w:t>
      </w:r>
    </w:p>
    <w:p w14:paraId="16D7567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arbers K, Muller U, Grams A, Li E, Jaenisch R, and Franz T. Provirus integration into a gene encoding a ubiquitin-conjugating enzyme results in a placental defect and embryonic lethality. </w:t>
      </w:r>
      <w:r w:rsidRPr="006A71BB">
        <w:rPr>
          <w:rFonts w:ascii="Times New Roman" w:hAnsi="Times New Roman"/>
          <w:i/>
          <w:noProof/>
          <w:szCs w:val="24"/>
        </w:rPr>
        <w:t>Proc. Natl. Acad. Sci. U.S.A.</w:t>
      </w:r>
      <w:r w:rsidRPr="006A71BB">
        <w:rPr>
          <w:rFonts w:ascii="Times New Roman" w:hAnsi="Times New Roman"/>
          <w:noProof/>
          <w:szCs w:val="24"/>
        </w:rPr>
        <w:t xml:space="preserve"> (1996) 93:12412-12417.</w:t>
      </w:r>
    </w:p>
    <w:p w14:paraId="14313C1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asan MZ, Ikawati M, Tocharus J, Kawaichi M, and Oka C. Abnormal development of placenta in HtrA1-deficient mice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15) 397:89-102. doi: 10.1016/j.ydbio.2014.10.015.</w:t>
      </w:r>
    </w:p>
    <w:p w14:paraId="6737A65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atano N, Mori Y, Oh-hora M, Kosugi A, Fujikawa T, Nakai N, et al. Essential role for ERK2 mitogen-activated protein kinase in placental development. </w:t>
      </w:r>
      <w:r w:rsidRPr="006A71BB">
        <w:rPr>
          <w:rFonts w:ascii="Times New Roman" w:hAnsi="Times New Roman"/>
          <w:i/>
          <w:noProof/>
          <w:szCs w:val="24"/>
        </w:rPr>
        <w:t>Genes Cells</w:t>
      </w:r>
      <w:r w:rsidRPr="006A71BB">
        <w:rPr>
          <w:rFonts w:ascii="Times New Roman" w:hAnsi="Times New Roman"/>
          <w:noProof/>
          <w:szCs w:val="24"/>
        </w:rPr>
        <w:t xml:space="preserve"> (2003) 8:847-856.</w:t>
      </w:r>
    </w:p>
    <w:p w14:paraId="36F4DB2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ildebrand JD, and Soriano P. Overlapping and unique roles for C-terminal binding protein 1 (CtBP1) and CtBP2 during mouse development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2) 22:5296-5307.</w:t>
      </w:r>
    </w:p>
    <w:p w14:paraId="4EE79A0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oldsworth-Carson SJ, Lim R, Mitton A, Whitehead C, Rice GE, Permezel M, et al. Peroxisome proliferator-activated receptors are altered in pathologies of the human placenta: gestational diabetes mellitus, intrauterine growth restriction and preeclampsia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10) 31:222-229. doi: 10.1016/j.placenta.2009.12.009.</w:t>
      </w:r>
    </w:p>
    <w:p w14:paraId="4FC14A5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oldsworth-Carson SJ, Permezel M, Riley C, Rice GE, and Lappas M. Peroxisome proliferator-activated receptors and retinoid X receptor-alpha in term human gestational tissues: tissue specific and labour-associated changes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09) 30:176-186. doi: 10.1016/j.placenta.2008.11.013.</w:t>
      </w:r>
    </w:p>
    <w:p w14:paraId="3DAE94A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Huser M, Luckett J, Chiloeches A, Mercer K, Iwobi M, Giblett S, et al. MEK kinase activity is not necessary for Raf-1 function. </w:t>
      </w:r>
      <w:r w:rsidRPr="006A71BB">
        <w:rPr>
          <w:rFonts w:ascii="Times New Roman" w:hAnsi="Times New Roman"/>
          <w:i/>
          <w:noProof/>
          <w:szCs w:val="24"/>
        </w:rPr>
        <w:t>EMBO J</w:t>
      </w:r>
      <w:r w:rsidRPr="006A71BB">
        <w:rPr>
          <w:rFonts w:ascii="Times New Roman" w:hAnsi="Times New Roman"/>
          <w:noProof/>
          <w:szCs w:val="24"/>
        </w:rPr>
        <w:t xml:space="preserve"> (2001) 20:1940-1951. doi: 10.1093/emboj/20.8.1940.</w:t>
      </w:r>
    </w:p>
    <w:p w14:paraId="0578573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Itoh M, Yoshida Y, Nishida K, Narimatsu M, Hibi M, and Hirano T. Role of Gab1 in heart, placenta, and skin development and growth factor- and cytokine-induced extracellular signal-regulated kinase mitogen- activated protein kinase activation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0) 20:3695-3704.</w:t>
      </w:r>
    </w:p>
    <w:p w14:paraId="64F5A73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ang MC, Park SJ, Kim HJ, Lee J, Yu DH, Bae KB, et al. Gestational loss and growth restriction by angiogenic defects in placental growth factor transgenic mice. </w:t>
      </w:r>
      <w:r w:rsidRPr="006A71BB">
        <w:rPr>
          <w:rFonts w:ascii="Times New Roman" w:hAnsi="Times New Roman"/>
          <w:i/>
          <w:noProof/>
          <w:szCs w:val="24"/>
        </w:rPr>
        <w:t>Arterioscler Thromb Vasc Biol</w:t>
      </w:r>
      <w:r w:rsidRPr="006A71BB">
        <w:rPr>
          <w:rFonts w:ascii="Times New Roman" w:hAnsi="Times New Roman"/>
          <w:noProof/>
          <w:szCs w:val="24"/>
        </w:rPr>
        <w:t xml:space="preserve"> (2014) 34:2276-2282. doi: 10.1161/ATVBAHA.114.303693.</w:t>
      </w:r>
    </w:p>
    <w:p w14:paraId="48BE0041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ashif M, Hellwig A, Kolleker A, Shahzad K, Wang H, Lang S, et al. p45NF-E2 represses Gcm1 in trophoblast cells to regulate syncytium formation, placental vascularization and embryonic growth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11) 138:2235-2247. doi: 10.1242/dev.059105.</w:t>
      </w:r>
    </w:p>
    <w:p w14:paraId="63B735B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ohli S, Hoffmann J, Lochmann F, Markmeyer P, Huebner H, Fahlbusch FB, et al. p45 NF-E2 regulates syncytiotrophoblast differentiation by post-translational GCM1 modifications in human intrauterine growth restriction. </w:t>
      </w:r>
      <w:r w:rsidRPr="006A71BB">
        <w:rPr>
          <w:rFonts w:ascii="Times New Roman" w:hAnsi="Times New Roman"/>
          <w:i/>
          <w:noProof/>
          <w:szCs w:val="24"/>
        </w:rPr>
        <w:t>Cell Death Dis</w:t>
      </w:r>
      <w:r w:rsidRPr="006A71BB">
        <w:rPr>
          <w:rFonts w:ascii="Times New Roman" w:hAnsi="Times New Roman"/>
          <w:noProof/>
          <w:szCs w:val="24"/>
        </w:rPr>
        <w:t xml:space="preserve"> (2017) 8:e2730. doi: 10.1038/cddis.2017.127.</w:t>
      </w:r>
    </w:p>
    <w:p w14:paraId="6D19870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ozak KR, Abbott B, and Hankinson O. ARNT-deficient mice and placental differentiation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1997) 191:297-305. doi: 10.1006/dbio.1997.8758.</w:t>
      </w:r>
    </w:p>
    <w:p w14:paraId="649F5B8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rebs LT, Shutter JR, Tanigaki K, Honjo T, Stark KL, and Gridley T. Haploinsufficient lethality and formation of arteriovenous malformations in Notch pathway mutants. </w:t>
      </w:r>
      <w:r w:rsidRPr="006A71BB">
        <w:rPr>
          <w:rFonts w:ascii="Times New Roman" w:hAnsi="Times New Roman"/>
          <w:i/>
          <w:noProof/>
          <w:szCs w:val="24"/>
        </w:rPr>
        <w:t>Genes Dev</w:t>
      </w:r>
      <w:r w:rsidRPr="006A71BB">
        <w:rPr>
          <w:rFonts w:ascii="Times New Roman" w:hAnsi="Times New Roman"/>
          <w:noProof/>
          <w:szCs w:val="24"/>
        </w:rPr>
        <w:t xml:space="preserve"> (2004) 18:2469-2473. doi: 10.1101/gad.1239204.</w:t>
      </w:r>
    </w:p>
    <w:p w14:paraId="0F3DC8A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rebs LT, Xue Y, Norton CR, Shutter JR, Maguire M, Sundberg JP, et al. Notch signaling is essential for vascular morphogenesis in mice. </w:t>
      </w:r>
      <w:r w:rsidRPr="006A71BB">
        <w:rPr>
          <w:rFonts w:ascii="Times New Roman" w:hAnsi="Times New Roman"/>
          <w:i/>
          <w:noProof/>
          <w:szCs w:val="24"/>
        </w:rPr>
        <w:t>Genes Dev</w:t>
      </w:r>
      <w:r w:rsidRPr="006A71BB">
        <w:rPr>
          <w:rFonts w:ascii="Times New Roman" w:hAnsi="Times New Roman"/>
          <w:noProof/>
          <w:szCs w:val="24"/>
        </w:rPr>
        <w:t xml:space="preserve"> (2000) 14:1343-1352.</w:t>
      </w:r>
    </w:p>
    <w:p w14:paraId="4773F5A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ruger O, Plum A, Kim J, Winterhager E, Maxeiner S, Hallas G, et al. Defective vascular development in connexin 45-deficient mice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00) 127:4179-4193.</w:t>
      </w:r>
    </w:p>
    <w:p w14:paraId="3DC0ABB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Kuang SQ, Liao L, Zhang H, Pereira FA, Yuan Y, DeMayo FJ, et al. Deletion of the cancer-amplified coactivator AIB3 results in defective placentation and embryonic lethality. </w:t>
      </w:r>
      <w:r w:rsidRPr="006A71BB">
        <w:rPr>
          <w:rFonts w:ascii="Times New Roman" w:hAnsi="Times New Roman"/>
          <w:i/>
          <w:noProof/>
          <w:szCs w:val="24"/>
        </w:rPr>
        <w:t>J Biol Chem</w:t>
      </w:r>
      <w:r w:rsidRPr="006A71BB">
        <w:rPr>
          <w:rFonts w:ascii="Times New Roman" w:hAnsi="Times New Roman"/>
          <w:noProof/>
          <w:szCs w:val="24"/>
        </w:rPr>
        <w:t xml:space="preserve"> (2002) 277:45356-45360. doi: 10.1074/jbc.C200509200.</w:t>
      </w:r>
    </w:p>
    <w:p w14:paraId="5C59B6AA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uhnel E, Kleff V, Stojanovska V, Kaiser S, Waldschutz R, Herse F, et al. Placental-Specific Overexpression of sFlt-1 Alters Trophoblast Differentiation and Nutrient Transporter Expression in an IUGR Mouse Model. </w:t>
      </w:r>
      <w:r w:rsidRPr="006A71BB">
        <w:rPr>
          <w:rFonts w:ascii="Times New Roman" w:hAnsi="Times New Roman"/>
          <w:i/>
          <w:noProof/>
          <w:szCs w:val="24"/>
        </w:rPr>
        <w:t>J Cell Biochem</w:t>
      </w:r>
      <w:r w:rsidRPr="006A71BB">
        <w:rPr>
          <w:rFonts w:ascii="Times New Roman" w:hAnsi="Times New Roman"/>
          <w:noProof/>
          <w:szCs w:val="24"/>
        </w:rPr>
        <w:t xml:space="preserve"> (2017) 118:1316-1329. doi: 10.1002/jcb.25789.</w:t>
      </w:r>
    </w:p>
    <w:p w14:paraId="32B5B1E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umar N, Leverence J, Bick D, and Sampath V. Ontogeny of growth-regulating genes in the placenta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12) 33:94-99. doi: 10.1016/j.placenta.2011.11.018.</w:t>
      </w:r>
    </w:p>
    <w:p w14:paraId="7DBE603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wee L, Baldwin HS, Shen HM, Stewart CL, Buck C, Buck CA, et al. Defective development of the embryonic and extraembryonic circulatory systems in vascular cell adhesion molecule (VCAM-1) deficient mice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5) 121:489-503.</w:t>
      </w:r>
    </w:p>
    <w:p w14:paraId="5DA4662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Kweider N, Huppertz B, Rath W, Lambertz J, Caspers R, ElMoursi M, et al. The effects of Nrf2 deletion on placental morphology and exchange capacity in the mouse. </w:t>
      </w:r>
      <w:r w:rsidRPr="006A71BB">
        <w:rPr>
          <w:rFonts w:ascii="Times New Roman" w:hAnsi="Times New Roman"/>
          <w:i/>
          <w:noProof/>
          <w:szCs w:val="24"/>
        </w:rPr>
        <w:t>J Matern Fetal Neonatal Med</w:t>
      </w:r>
      <w:r w:rsidRPr="006A71BB">
        <w:rPr>
          <w:rFonts w:ascii="Times New Roman" w:hAnsi="Times New Roman"/>
          <w:noProof/>
          <w:szCs w:val="24"/>
        </w:rPr>
        <w:t xml:space="preserve"> (2017) 30:2068-2073. doi: 10.1080/14767058.2016.1236251.</w:t>
      </w:r>
    </w:p>
    <w:p w14:paraId="2ABDE01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acko LA, Hurtado R, Hinds S, Poulos MG, Butler JM, and Stuhlmann H. Altered feto-placental vascularization, feto-placental malperfusion and fetal growth restriction in mice with Egfl7 loss of function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17) 144:2469-2479. doi: 10.1242/dev.147025.</w:t>
      </w:r>
    </w:p>
    <w:p w14:paraId="76789B7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aviola L, Perrini S, Belsanti G, Natalicchio A, Montrone C, Leonardini A, et al. Intrauterine growth restriction in humans is associated with abnormalities in placental insulin-like growth factor signaling. </w:t>
      </w:r>
      <w:r w:rsidRPr="006A71BB">
        <w:rPr>
          <w:rFonts w:ascii="Times New Roman" w:hAnsi="Times New Roman"/>
          <w:i/>
          <w:noProof/>
          <w:szCs w:val="24"/>
        </w:rPr>
        <w:t>Endocrinology</w:t>
      </w:r>
      <w:r w:rsidRPr="006A71BB">
        <w:rPr>
          <w:rFonts w:ascii="Times New Roman" w:hAnsi="Times New Roman"/>
          <w:noProof/>
          <w:szCs w:val="24"/>
        </w:rPr>
        <w:t xml:space="preserve"> (2005) 146:1498-1505. doi: 10.1210/en.2004-1332.</w:t>
      </w:r>
    </w:p>
    <w:p w14:paraId="21BA84BA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i G, Xu C, Lin X, Qu L, Xia D, Hongdu B, et al. Deletion of Pdcd5 in mice led to the deficiency of placenta development and embryonic lethality. </w:t>
      </w:r>
      <w:r w:rsidRPr="006A71BB">
        <w:rPr>
          <w:rFonts w:ascii="Times New Roman" w:hAnsi="Times New Roman"/>
          <w:i/>
          <w:noProof/>
          <w:szCs w:val="24"/>
        </w:rPr>
        <w:t>Cell Death Dis</w:t>
      </w:r>
      <w:r w:rsidRPr="006A71BB">
        <w:rPr>
          <w:rFonts w:ascii="Times New Roman" w:hAnsi="Times New Roman"/>
          <w:noProof/>
          <w:szCs w:val="24"/>
        </w:rPr>
        <w:t xml:space="preserve"> (2017) 8:e2811. doi: 10.1038/cddis.2017.124.</w:t>
      </w:r>
    </w:p>
    <w:p w14:paraId="29DFA4E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i Y, and Behringer RR. Esx1 is an X-chromosome-imprinted regulator of placental development and fetal growth. </w:t>
      </w:r>
      <w:r w:rsidRPr="006A71BB">
        <w:rPr>
          <w:rFonts w:ascii="Times New Roman" w:hAnsi="Times New Roman"/>
          <w:i/>
          <w:noProof/>
          <w:szCs w:val="24"/>
        </w:rPr>
        <w:t>Nat. Genet.</w:t>
      </w:r>
      <w:r w:rsidRPr="006A71BB">
        <w:rPr>
          <w:rFonts w:ascii="Times New Roman" w:hAnsi="Times New Roman"/>
          <w:noProof/>
          <w:szCs w:val="24"/>
        </w:rPr>
        <w:t xml:space="preserve"> (1998) 20:309-311.</w:t>
      </w:r>
    </w:p>
    <w:p w14:paraId="65D54F4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otz K, Pyrowolakis G, and Jentsch S. BRUCE, a giant E2/E3 ubiquitin ligase and inhibitor of apoptosis protein of the trans-Golgi network, is required for normal placenta development and mouse survival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) 24:9339-9350. doi: 10.1128/MCB.24.21.9339-9350.2004.</w:t>
      </w:r>
    </w:p>
    <w:p w14:paraId="674792E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Lyall F, Young A, Boswell F, Kingdom JC, and Greer IA. Placental expression of vascular endothelial growth factor in placentae from pregnancies complicated by pre-eclampsia and intrauterine growth restriction does not support placental hypoxia at delivery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1997) 18:269-276.</w:t>
      </w:r>
    </w:p>
    <w:p w14:paraId="24E832F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a GT, Soloveva V, Tzeng SJ, Lowe LA, Pfendler KC, Iannaccone PM, et al. Nodal regulates trophoblast differentiation and placental development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01) 236:124-135. doi: 10.1006/dbio.2001.0334.</w:t>
      </w:r>
    </w:p>
    <w:p w14:paraId="70CBF89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a S, Charron J, and Erikson RL. Role of Plk2 (Snk) in mouse development and cell proliferation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3) 23:6936-6943.</w:t>
      </w:r>
    </w:p>
    <w:p w14:paraId="3632BFA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cMinn J, Wei M, Schupf N, Cusmai J, Johnson EB, Smith AC, et al. Unbalanced placental expression of imprinted genes in human intrauterine growth restriction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06) 27:540-549. doi: 10.1016/j.placenta.2005.07.004.</w:t>
      </w:r>
    </w:p>
    <w:p w14:paraId="14134A9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iner JH, Cunningham J, and Sanes JR. Roles for laminin in embryogenesis: exencephaly, syndactyly, and placentopathy in mice lacking the laminin alpha5 chain. </w:t>
      </w:r>
      <w:r w:rsidRPr="006A71BB">
        <w:rPr>
          <w:rFonts w:ascii="Times New Roman" w:hAnsi="Times New Roman"/>
          <w:i/>
          <w:noProof/>
          <w:szCs w:val="24"/>
        </w:rPr>
        <w:t>J Cell Biol</w:t>
      </w:r>
      <w:r w:rsidRPr="006A71BB">
        <w:rPr>
          <w:rFonts w:ascii="Times New Roman" w:hAnsi="Times New Roman"/>
          <w:noProof/>
          <w:szCs w:val="24"/>
        </w:rPr>
        <w:t xml:space="preserve"> (1998) 143:1713-1723.</w:t>
      </w:r>
    </w:p>
    <w:p w14:paraId="3D37BED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o FE, Muntean AG, Chen CC, Stolz DB, Watkins SC, and Lau LF. CYR61 (CCN1) is essential for placental development and vascular integrity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2) 22:8709-8720.</w:t>
      </w:r>
    </w:p>
    <w:p w14:paraId="56C7802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onkley SJ, Delaney SJ, Pennisi DJ, Christiansen JH, and Wainwright BJ. Targeted disruption of the Wnt2 gene results in placentation defects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6) 122:3343-3353.</w:t>
      </w:r>
    </w:p>
    <w:p w14:paraId="7C6549A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orasso MI, Grinberg A, Robinson G, Sargent TD, and Mahon KA. Placental failure in mice lacking the homeobox gene Dlx3. </w:t>
      </w:r>
      <w:r w:rsidRPr="006A71BB">
        <w:rPr>
          <w:rFonts w:ascii="Times New Roman" w:hAnsi="Times New Roman"/>
          <w:i/>
          <w:noProof/>
          <w:szCs w:val="24"/>
        </w:rPr>
        <w:t>Proc. Natl. Acad. Sci. U.S.A.</w:t>
      </w:r>
      <w:r w:rsidRPr="006A71BB">
        <w:rPr>
          <w:rFonts w:ascii="Times New Roman" w:hAnsi="Times New Roman"/>
          <w:noProof/>
          <w:szCs w:val="24"/>
        </w:rPr>
        <w:t xml:space="preserve"> (1999) 96:162-167.</w:t>
      </w:r>
    </w:p>
    <w:p w14:paraId="1780305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Moser M, Li Y, Vaupel K, Kretzschmar D, Kluge R, Glynn P, et al. Placental failure and impaired vasculogenesis result in embryonic lethality for neuropathy target esterase-deficient mice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) 24:1667-1679.</w:t>
      </w:r>
    </w:p>
    <w:p w14:paraId="7DC71E1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udgett JS, Ding J, Guh-Siesel L, Chartrain NA, Yang L, Gopal S, et al. Essential role for p38alpha mitogen-activated protein kinase in placental angiogenesis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2000) 97:10454-10459.</w:t>
      </w:r>
    </w:p>
    <w:p w14:paraId="0B1348F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Murthi P, Doherty VL, Said JM, Donath S, Brennecke SP, and Kalionis B. Homeobox gene ESX1L expression is decreased in human pre-term idiopathic fetal growth restriction. </w:t>
      </w:r>
      <w:r w:rsidRPr="006A71BB">
        <w:rPr>
          <w:rFonts w:ascii="Times New Roman" w:hAnsi="Times New Roman"/>
          <w:i/>
          <w:noProof/>
          <w:szCs w:val="24"/>
        </w:rPr>
        <w:t>Mol Hum Reprod</w:t>
      </w:r>
      <w:r w:rsidRPr="006A71BB">
        <w:rPr>
          <w:rFonts w:ascii="Times New Roman" w:hAnsi="Times New Roman"/>
          <w:noProof/>
          <w:szCs w:val="24"/>
        </w:rPr>
        <w:t xml:space="preserve"> (2006) 12:335-340. doi: 10.1093/molehr/gal037.</w:t>
      </w:r>
    </w:p>
    <w:p w14:paraId="56DCA36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Nadeau V, and Charron J. Essential role of the ERK/MAPK pathway in blood-placental barrier formation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14) 141:2825-2837. doi: 10.1242/dev.107409.</w:t>
      </w:r>
    </w:p>
    <w:p w14:paraId="6A9C345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Nevo O, Many A, Xu J, Kingdom J, Piccoli E, Zamudio S, et al. Placental expression of soluble fms-like tyrosine kinase 1 is increased in singletons and twin pregnancies with intrauterine growth restriction. </w:t>
      </w:r>
      <w:r w:rsidRPr="006A71BB">
        <w:rPr>
          <w:rFonts w:ascii="Times New Roman" w:hAnsi="Times New Roman"/>
          <w:i/>
          <w:noProof/>
          <w:szCs w:val="24"/>
        </w:rPr>
        <w:t>J Clin Endocrinol Metab</w:t>
      </w:r>
      <w:r w:rsidRPr="006A71BB">
        <w:rPr>
          <w:rFonts w:ascii="Times New Roman" w:hAnsi="Times New Roman"/>
          <w:noProof/>
          <w:szCs w:val="24"/>
        </w:rPr>
        <w:t xml:space="preserve"> (2008) 93:285-292. doi: 10.1210/jc.2007-1042.</w:t>
      </w:r>
    </w:p>
    <w:p w14:paraId="41274AF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Oh-McGinnis R, Bogutz AB, and Lefebvre L. Partial loss of Ascl2 function affects all three layers of the mature placenta and causes intrauterine growth restriction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11) 351:277-286. doi: 10.1016/j.ydbio.2011.01.008.</w:t>
      </w:r>
    </w:p>
    <w:p w14:paraId="48CA2DA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Ohlsson R, Falck P, Hellstrom M, Lindahl P, Bostrom H, Franklin G, et al. PDGFB regulates the development of the labyrinthine layer of the mouse fetal placenta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1999) 212:124-136.</w:t>
      </w:r>
    </w:p>
    <w:p w14:paraId="731C0B6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Parast MM, Yu H, Ciric A, Salata MW, Davis V, and Milstone DS. PPARgamma regulates trophoblast proliferation and promotes labyrinthine trilineage differentiation. </w:t>
      </w:r>
      <w:r w:rsidRPr="006A71BB">
        <w:rPr>
          <w:rFonts w:ascii="Times New Roman" w:hAnsi="Times New Roman"/>
          <w:i/>
          <w:noProof/>
          <w:szCs w:val="24"/>
        </w:rPr>
        <w:t>PLoS One</w:t>
      </w:r>
      <w:r w:rsidRPr="006A71BB">
        <w:rPr>
          <w:rFonts w:ascii="Times New Roman" w:hAnsi="Times New Roman"/>
          <w:noProof/>
          <w:szCs w:val="24"/>
        </w:rPr>
        <w:t xml:space="preserve"> (2009) 4:e8055. doi: 10.1371/journal.pone.0008055.</w:t>
      </w:r>
    </w:p>
    <w:p w14:paraId="4EAB106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Parekh V, McEwen A, Barbour V, Takahashi Y, Rehg JE, Jane SM, et al. Defective extraembryonic angiogenesis in mice lacking LBP-1a, a member of the grainyhead family of transcription factors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) 24:7113-7129. doi: 10.1128/MCB.24.16.7113-7129.2004.</w:t>
      </w:r>
    </w:p>
    <w:p w14:paraId="6BFDF38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Perez-Garcia V, Fineberg E, Wilson R, Murray A, Mazzeo CI, Tudor C, et al. Placentation defects are highly prevalent in embryonic lethal mouse mutants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2018) 555:463-468. doi: 10.1038/nature26002.</w:t>
      </w:r>
    </w:p>
    <w:p w14:paraId="25F6BC8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Qian X, Esteban L, Vass WC, Upadhyaya C, Papageorge AG, Yienger K, et al. The Sos1 and Sos2 Ras-specific exchange factors: differences in placental expression and signaling properties. </w:t>
      </w:r>
      <w:r w:rsidRPr="006A71BB">
        <w:rPr>
          <w:rFonts w:ascii="Times New Roman" w:hAnsi="Times New Roman"/>
          <w:i/>
          <w:noProof/>
          <w:szCs w:val="24"/>
        </w:rPr>
        <w:t>Embo J</w:t>
      </w:r>
      <w:r w:rsidRPr="006A71BB">
        <w:rPr>
          <w:rFonts w:ascii="Times New Roman" w:hAnsi="Times New Roman"/>
          <w:noProof/>
          <w:szCs w:val="24"/>
        </w:rPr>
        <w:t xml:space="preserve"> (2000) 19:642-654.</w:t>
      </w:r>
    </w:p>
    <w:p w14:paraId="6B827AF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Rajaraman G, Murthi P, Pathirage N, Brennecke SP, and Kalionis B. Downstream targets of homeobox gene HLX show altered expression in human idiopathic fetal growth restriction. </w:t>
      </w:r>
      <w:r w:rsidRPr="006A71BB">
        <w:rPr>
          <w:rFonts w:ascii="Times New Roman" w:hAnsi="Times New Roman"/>
          <w:i/>
          <w:noProof/>
          <w:szCs w:val="24"/>
        </w:rPr>
        <w:t>Am J Pathol</w:t>
      </w:r>
      <w:r w:rsidRPr="006A71BB">
        <w:rPr>
          <w:rFonts w:ascii="Times New Roman" w:hAnsi="Times New Roman"/>
          <w:noProof/>
          <w:szCs w:val="24"/>
        </w:rPr>
        <w:t xml:space="preserve"> (2010) 176:278-287. doi: 10.2353/ajpath.2010.090187.</w:t>
      </w:r>
    </w:p>
    <w:p w14:paraId="7D5838E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Rampon C, Bouillot S, Climescu-Haulica A, Prandini MH, Cand F, Vandenbrouck Y, et al. Protocadherin 12 deficiency alters morphogenesis and transcriptional profile of the placenta. </w:t>
      </w:r>
      <w:r w:rsidRPr="006A71BB">
        <w:rPr>
          <w:rFonts w:ascii="Times New Roman" w:hAnsi="Times New Roman"/>
          <w:i/>
          <w:noProof/>
          <w:szCs w:val="24"/>
        </w:rPr>
        <w:t>Physiol Genomics</w:t>
      </w:r>
      <w:r w:rsidRPr="006A71BB">
        <w:rPr>
          <w:rFonts w:ascii="Times New Roman" w:hAnsi="Times New Roman"/>
          <w:noProof/>
          <w:szCs w:val="24"/>
        </w:rPr>
        <w:t xml:space="preserve"> (2008) 34:193-204. doi: 10.1152/physiolgenomics.00220.2007.</w:t>
      </w:r>
    </w:p>
    <w:p w14:paraId="789E740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Rodriguez TA, Sparrow DB, Scott AN, Withington SL, Preis JI, Michalicek J, et al. Cited1 is required in trophoblasts for placental development and for embryo growth and survival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) 24:228-244.</w:t>
      </w:r>
    </w:p>
    <w:p w14:paraId="5830C6B1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ahin Z, Acar N, Ozbey O, Ustunel I, and Demir R. Distribution of Notch family proteins in intrauterine growth restriction and hypertension complicated human term placentas. </w:t>
      </w:r>
      <w:r w:rsidRPr="006A71BB">
        <w:rPr>
          <w:rFonts w:ascii="Times New Roman" w:hAnsi="Times New Roman"/>
          <w:i/>
          <w:noProof/>
          <w:szCs w:val="24"/>
        </w:rPr>
        <w:t>Acta Histochem</w:t>
      </w:r>
      <w:r w:rsidRPr="006A71BB">
        <w:rPr>
          <w:rFonts w:ascii="Times New Roman" w:hAnsi="Times New Roman"/>
          <w:noProof/>
          <w:szCs w:val="24"/>
        </w:rPr>
        <w:t xml:space="preserve"> (2011) 113:270-276. doi: 10.1016/j.acthis.2009.10.006.</w:t>
      </w:r>
    </w:p>
    <w:p w14:paraId="4E5287A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arkar AA, Nuwayhid SJ, Maynard T, Ghandchi F, Hill JT, Lamantia AS, et al. Hectd1 is required for development of the junctional zone of the placenta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14) 392:368-380. doi: 10.1016/j.ydbio.2014.05.007.</w:t>
      </w:r>
    </w:p>
    <w:p w14:paraId="20C3CC8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arkar AA, Sabatino JA, Sugrue KF, and Zohn IE. Abnormal labyrinthine zone in the Hectd1-null placenta. </w:t>
      </w:r>
      <w:r w:rsidRPr="006A71BB">
        <w:rPr>
          <w:rFonts w:ascii="Times New Roman" w:hAnsi="Times New Roman"/>
          <w:i/>
          <w:noProof/>
          <w:szCs w:val="24"/>
        </w:rPr>
        <w:t>Placenta</w:t>
      </w:r>
      <w:r w:rsidRPr="006A71BB">
        <w:rPr>
          <w:rFonts w:ascii="Times New Roman" w:hAnsi="Times New Roman"/>
          <w:noProof/>
          <w:szCs w:val="24"/>
        </w:rPr>
        <w:t xml:space="preserve"> (2016) 38:16-23. doi: 10.1016/j.placenta.2015.12.002.</w:t>
      </w:r>
    </w:p>
    <w:p w14:paraId="38DA561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Saxton TM, Cheng AM, Ong SH, Lu Y, Sakai R, Cross JC, et al. Gene dosage-dependent functions for phosphotyrosine-Grb2 signaling during mammalian tissue morphogenesis. </w:t>
      </w:r>
      <w:r w:rsidRPr="006A71BB">
        <w:rPr>
          <w:rFonts w:ascii="Times New Roman" w:hAnsi="Times New Roman"/>
          <w:i/>
          <w:noProof/>
          <w:szCs w:val="24"/>
        </w:rPr>
        <w:t>Curr Biol</w:t>
      </w:r>
      <w:r w:rsidRPr="006A71BB">
        <w:rPr>
          <w:rFonts w:ascii="Times New Roman" w:hAnsi="Times New Roman"/>
          <w:noProof/>
          <w:szCs w:val="24"/>
        </w:rPr>
        <w:t xml:space="preserve"> (2001) 11:662-670.</w:t>
      </w:r>
    </w:p>
    <w:p w14:paraId="4D5718B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chmidt C, Bladt F, Goedecke S, Brinkmann V, Zschiesche W, Sharpe M, et al. Scatter factor/hepatocyte growth factor is essential for liver development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5) 373:699-702.</w:t>
      </w:r>
    </w:p>
    <w:p w14:paraId="468D749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chorpp-Kistner M, Wang ZQ, Angel P, and Wagner EF. JunB is essential for mammalian placentation. </w:t>
      </w:r>
      <w:r w:rsidRPr="006A71BB">
        <w:rPr>
          <w:rFonts w:ascii="Times New Roman" w:hAnsi="Times New Roman"/>
          <w:i/>
          <w:noProof/>
          <w:szCs w:val="24"/>
        </w:rPr>
        <w:t>EMBO J.</w:t>
      </w:r>
      <w:r w:rsidRPr="006A71BB">
        <w:rPr>
          <w:rFonts w:ascii="Times New Roman" w:hAnsi="Times New Roman"/>
          <w:noProof/>
          <w:szCs w:val="24"/>
        </w:rPr>
        <w:t xml:space="preserve"> (1999) 18:934-948.</w:t>
      </w:r>
    </w:p>
    <w:p w14:paraId="04D3E04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chreiber M, Wang ZQ, Jochum W, Fetka I, Elliott C, and Wagner EF. Placental vascularisation requires the AP-1 component fra1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00) 127:4937-4948.</w:t>
      </w:r>
    </w:p>
    <w:p w14:paraId="668A13C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harma N, Kubaczka C, Kaiser S, Nettersheim D, Mughal SS, Riesenberg S, et al. Tpbpa-Cre-mediated deletion of TFAP2C leads to deregulation of Cdkn1a, Akt1 and the ERK pathway, causing placental growth arrest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16) 143:787-798. doi: 10.1242/dev.128553.</w:t>
      </w:r>
    </w:p>
    <w:p w14:paraId="4F17B2E2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hi W, van den Hurk JA, Alamo-Bethencourt V, Mayer W, Winkens HJ, Ropers HH, et al. Choroideremia gene product affects trophoblast development and vascularization in mouse extra-embryonic tissues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04) 272:53-65.</w:t>
      </w:r>
    </w:p>
    <w:p w14:paraId="5074EAEE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ibilia M, and Wagner EF. Strain-dependent epithelial defects in mice lacking the EGF receptor. </w:t>
      </w:r>
      <w:r w:rsidRPr="006A71BB">
        <w:rPr>
          <w:rFonts w:ascii="Times New Roman" w:hAnsi="Times New Roman"/>
          <w:i/>
          <w:noProof/>
          <w:szCs w:val="24"/>
        </w:rPr>
        <w:t>Science</w:t>
      </w:r>
      <w:r w:rsidRPr="006A71BB">
        <w:rPr>
          <w:rFonts w:ascii="Times New Roman" w:hAnsi="Times New Roman"/>
          <w:noProof/>
          <w:szCs w:val="24"/>
        </w:rPr>
        <w:t xml:space="preserve"> (1995) 269:234-238.</w:t>
      </w:r>
    </w:p>
    <w:p w14:paraId="0A0AA52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ibley CP, Coan PM, Ferguson-Smith AC, Dean W, Hughes J, Smith P, et al. Placental-specific insulin-like growth factor 2 (Igf2) regulates the diffusional exchange characteristics of the mouse placenta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2004) 101:8204-8208.</w:t>
      </w:r>
    </w:p>
    <w:p w14:paraId="477196AA" w14:textId="77777777" w:rsidR="00274684" w:rsidRPr="00BD61DA" w:rsidRDefault="00274684" w:rsidP="00274684">
      <w:pPr>
        <w:pStyle w:val="EndNoteBibliography"/>
        <w:spacing w:after="80"/>
        <w:ind w:left="142" w:hanging="660"/>
        <w:jc w:val="both"/>
        <w:rPr>
          <w:rFonts w:ascii="Times New Roman" w:hAnsi="Times New Roman"/>
          <w:noProof/>
          <w:szCs w:val="24"/>
        </w:rPr>
      </w:pPr>
      <w:r w:rsidRPr="00BD61DA">
        <w:rPr>
          <w:rFonts w:ascii="Times New Roman" w:hAnsi="Times New Roman"/>
          <w:noProof/>
          <w:szCs w:val="24"/>
        </w:rPr>
        <w:t xml:space="preserve">Sibley CP, Pardi G, Cetin I, Todros T, Piccoli E, Kaufmann P, et al. Pathogenesis of intrauterine growth restriction (IUGR)-conclusions derived from a European Union Biomed 2 Concerted Action project 'Importance of Oxygen Supply in Intrauterine Growth Restricted Pregnancies'-a workshop report. </w:t>
      </w:r>
      <w:r w:rsidRPr="00BD61DA">
        <w:rPr>
          <w:rFonts w:ascii="Times New Roman" w:hAnsi="Times New Roman"/>
          <w:i/>
          <w:noProof/>
          <w:szCs w:val="24"/>
        </w:rPr>
        <w:t>Placenta</w:t>
      </w:r>
      <w:r w:rsidRPr="00BD61DA">
        <w:rPr>
          <w:rFonts w:ascii="Times New Roman" w:hAnsi="Times New Roman"/>
          <w:noProof/>
          <w:szCs w:val="24"/>
        </w:rPr>
        <w:t xml:space="preserve"> (2002) 23 Suppl A:S75-79. doi: 10.1053/plac.2002.0796.</w:t>
      </w:r>
    </w:p>
    <w:p w14:paraId="1DBC5669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ohn SJ, Sarvis BK, Cado D, and Winoto A. ERK5 MAPK regulates embryonic angiogenesis and acts as a hypoxia-sensitive repressor of vascular endothelial growth factor expression. </w:t>
      </w:r>
      <w:r w:rsidRPr="006A71BB">
        <w:rPr>
          <w:rFonts w:ascii="Times New Roman" w:hAnsi="Times New Roman"/>
          <w:i/>
          <w:noProof/>
          <w:szCs w:val="24"/>
        </w:rPr>
        <w:t>J Biol Chem</w:t>
      </w:r>
      <w:r w:rsidRPr="006A71BB">
        <w:rPr>
          <w:rFonts w:ascii="Times New Roman" w:hAnsi="Times New Roman"/>
          <w:noProof/>
          <w:szCs w:val="24"/>
        </w:rPr>
        <w:t xml:space="preserve"> (2002) 277:43344-43351. doi: 10.1074/jbc.M207573200.</w:t>
      </w:r>
    </w:p>
    <w:p w14:paraId="5CBBEFDB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omerset DA, Li XF, Afford S, Strain AJ, Ahmed A, Sangha RK, et al. Ontogeny of hepatocyte growth factor (HGF) and its receptor (c-met) in human placenta: reduced HGF expression in intrauterine growth restriction. </w:t>
      </w:r>
      <w:r w:rsidRPr="006A71BB">
        <w:rPr>
          <w:rFonts w:ascii="Times New Roman" w:hAnsi="Times New Roman"/>
          <w:i/>
          <w:noProof/>
          <w:szCs w:val="24"/>
        </w:rPr>
        <w:t>Am J Pathol</w:t>
      </w:r>
      <w:r w:rsidRPr="006A71BB">
        <w:rPr>
          <w:rFonts w:ascii="Times New Roman" w:hAnsi="Times New Roman"/>
          <w:noProof/>
          <w:szCs w:val="24"/>
        </w:rPr>
        <w:t xml:space="preserve"> (1998) 153:1139-1147. doi: 10.1016/S0002-9440(10)65658-1.</w:t>
      </w:r>
    </w:p>
    <w:p w14:paraId="7FFA248E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teingrimsson E, Tessarollo L, Reid SW, Jenkins NA, and Copeland NG. The bHLH-Zip transcription factor Tfeb is essential for placental vascularization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8) 125:4607-4616.</w:t>
      </w:r>
    </w:p>
    <w:p w14:paraId="4D51D52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tumpo DJ, Byrd NA, Phillips RS, Ghosh S, Maronpot RR, Castranio T, et al. Chorioallantoic fusion defects and embryonic lethality resulting from disruption of Zfp36L1, a gene encoding a CCCH tandem zinc finger protein of the Tristetraprolin family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) 24:6445-6455. doi: 10.1128/MCB.24.14.6445-6455.2004.</w:t>
      </w:r>
    </w:p>
    <w:p w14:paraId="3533A6FC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Szentpeteri I, Rab A, Kornya L, Kovacs P, and Joo JG. Gene expression patterns of vascular endothelial growth factor (VEGF-A) in human placenta from pregnancies with intrauterine growth restriction. </w:t>
      </w:r>
      <w:r w:rsidRPr="006A71BB">
        <w:rPr>
          <w:rFonts w:ascii="Times New Roman" w:hAnsi="Times New Roman"/>
          <w:i/>
          <w:noProof/>
          <w:szCs w:val="24"/>
        </w:rPr>
        <w:t>J Matern Fetal Neonatal Med</w:t>
      </w:r>
      <w:r w:rsidRPr="006A71BB">
        <w:rPr>
          <w:rFonts w:ascii="Times New Roman" w:hAnsi="Times New Roman"/>
          <w:noProof/>
          <w:szCs w:val="24"/>
        </w:rPr>
        <w:t xml:space="preserve"> (2013) 26:984-989. doi: 10.3109/14767058.2013.766702.</w:t>
      </w:r>
    </w:p>
    <w:p w14:paraId="6127C98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amai Y, Ishikawa T, Bosl MR, Mori M, Nozaki M, Baribault H, et al. Cytokeratins 8 and 19 in the mouse placental development. </w:t>
      </w:r>
      <w:r w:rsidRPr="006A71BB">
        <w:rPr>
          <w:rFonts w:ascii="Times New Roman" w:hAnsi="Times New Roman"/>
          <w:i/>
          <w:noProof/>
          <w:szCs w:val="24"/>
        </w:rPr>
        <w:t>J Cell Biol</w:t>
      </w:r>
      <w:r w:rsidRPr="006A71BB">
        <w:rPr>
          <w:rFonts w:ascii="Times New Roman" w:hAnsi="Times New Roman"/>
          <w:noProof/>
          <w:szCs w:val="24"/>
        </w:rPr>
        <w:t xml:space="preserve"> (2000) 151:563-572.</w:t>
      </w:r>
    </w:p>
    <w:p w14:paraId="332944E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etzlaff MT, Bai C, Finegold M, Wilson J, Harper JW, Mahon KA, et al. Cyclin F disruption compromises placental development and affects normal cell cycle execution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4a) 24:2487-2498.</w:t>
      </w:r>
    </w:p>
    <w:p w14:paraId="20B6131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etzlaff MT, Yu W, Li M, Zhang P, Finegold M, Mahon K, et al. Defective cardiovascular development and elevated cyclin E and Notch proteins in mice lacking the Fbw7 F-box protein. </w:t>
      </w:r>
      <w:r w:rsidRPr="006A71BB">
        <w:rPr>
          <w:rFonts w:ascii="Times New Roman" w:hAnsi="Times New Roman"/>
          <w:i/>
          <w:noProof/>
          <w:szCs w:val="24"/>
        </w:rPr>
        <w:t>Proc Natl Acad Sci U S A</w:t>
      </w:r>
      <w:r w:rsidRPr="006A71BB">
        <w:rPr>
          <w:rFonts w:ascii="Times New Roman" w:hAnsi="Times New Roman"/>
          <w:noProof/>
          <w:szCs w:val="24"/>
        </w:rPr>
        <w:t xml:space="preserve"> (2004b) 101:3338-3345. doi: 10.1073/pnas.0307875101.</w:t>
      </w:r>
    </w:p>
    <w:p w14:paraId="2606F70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Threadgill DW, Dlugosz AA, Hansen LA, Tennenbaum T, Lichti U, Yee D, et al. Targeted disruption of mouse EGF receptor:  effect of genetic background on mutant phenotype. </w:t>
      </w:r>
      <w:r w:rsidRPr="006A71BB">
        <w:rPr>
          <w:rFonts w:ascii="Times New Roman" w:hAnsi="Times New Roman"/>
          <w:i/>
          <w:noProof/>
          <w:szCs w:val="24"/>
        </w:rPr>
        <w:t>Science</w:t>
      </w:r>
      <w:r w:rsidRPr="006A71BB">
        <w:rPr>
          <w:rFonts w:ascii="Times New Roman" w:hAnsi="Times New Roman"/>
          <w:noProof/>
          <w:szCs w:val="24"/>
        </w:rPr>
        <w:t xml:space="preserve"> (1995) 269:230-234.</w:t>
      </w:r>
    </w:p>
    <w:p w14:paraId="5D9D2D70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humkeo D, Keel J, Ishizaki T, Hirose M, Nonomura K, Oshima H, et al. Targeted disruption of the mouse rho-associated kinase 2 gene results in intrauterine growth retardation and fetal death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03) 23:5043-5055.</w:t>
      </w:r>
    </w:p>
    <w:p w14:paraId="29FC9A1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ian Y, Jackson P, Gunter C, Wang J, Rock CO, and Jackowski S. Placental thrombosis and spontaneous fetal death in mice deficient in ethanolamine kinase 2. </w:t>
      </w:r>
      <w:r w:rsidRPr="006A71BB">
        <w:rPr>
          <w:rFonts w:ascii="Times New Roman" w:hAnsi="Times New Roman"/>
          <w:i/>
          <w:noProof/>
          <w:szCs w:val="24"/>
        </w:rPr>
        <w:t>J Biol Chem</w:t>
      </w:r>
      <w:r w:rsidRPr="006A71BB">
        <w:rPr>
          <w:rFonts w:ascii="Times New Roman" w:hAnsi="Times New Roman"/>
          <w:noProof/>
          <w:szCs w:val="24"/>
        </w:rPr>
        <w:t xml:space="preserve"> (2006) 281:28438-28449. doi: 10.1074/jbc.M605861200.</w:t>
      </w:r>
    </w:p>
    <w:p w14:paraId="0FF3824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ong MH, Jiang H, Liu P, Lawson JA, Brass LF, and Song WC. Spontaneous fetal loss caused by placental thrombosis in estrogen sulfotransferase-deficient mice. </w:t>
      </w:r>
      <w:r w:rsidRPr="006A71BB">
        <w:rPr>
          <w:rFonts w:ascii="Times New Roman" w:hAnsi="Times New Roman"/>
          <w:i/>
          <w:noProof/>
          <w:szCs w:val="24"/>
        </w:rPr>
        <w:t>Nat Med</w:t>
      </w:r>
      <w:r w:rsidRPr="006A71BB">
        <w:rPr>
          <w:rFonts w:ascii="Times New Roman" w:hAnsi="Times New Roman"/>
          <w:noProof/>
          <w:szCs w:val="24"/>
        </w:rPr>
        <w:t xml:space="preserve"> (2005) 11:153-159. doi: 10.1038/nm1184.</w:t>
      </w:r>
    </w:p>
    <w:p w14:paraId="5BE61F04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unster SJ, Creeth HDJ, and John RM. The imprinted Phlda2 gene modulates a major endocrine compartment of the placenta to regulate placental demands for maternal resources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16a) 409:251-260. doi: 10.1016/j.ydbio.2015.10.015.</w:t>
      </w:r>
    </w:p>
    <w:p w14:paraId="357D31F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unster SJ, McNamara GI, Creeth HDJ, and John RM. Increased dosage of the imprinted Ascl2 gene restrains two key endocrine lineages of the mouse Placenta. </w:t>
      </w:r>
      <w:r w:rsidRPr="006A71BB">
        <w:rPr>
          <w:rFonts w:ascii="Times New Roman" w:hAnsi="Times New Roman"/>
          <w:i/>
          <w:noProof/>
          <w:szCs w:val="24"/>
        </w:rPr>
        <w:t>Dev Biol</w:t>
      </w:r>
      <w:r w:rsidRPr="006A71BB">
        <w:rPr>
          <w:rFonts w:ascii="Times New Roman" w:hAnsi="Times New Roman"/>
          <w:noProof/>
          <w:szCs w:val="24"/>
        </w:rPr>
        <w:t xml:space="preserve"> (2016b) 418:55-65. doi: 10.1016/j.ydbio.2016.08.014.</w:t>
      </w:r>
    </w:p>
    <w:p w14:paraId="4F72026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Tunster SJ, Tycko B, and John RM. The imprinted Phlda2 gene regulates extraembryonic energy stores. </w:t>
      </w:r>
      <w:r w:rsidRPr="006A71BB">
        <w:rPr>
          <w:rFonts w:ascii="Times New Roman" w:hAnsi="Times New Roman"/>
          <w:i/>
          <w:noProof/>
          <w:szCs w:val="24"/>
        </w:rPr>
        <w:t>Mol Cell Biol</w:t>
      </w:r>
      <w:r w:rsidRPr="006A71BB">
        <w:rPr>
          <w:rFonts w:ascii="Times New Roman" w:hAnsi="Times New Roman"/>
          <w:noProof/>
          <w:szCs w:val="24"/>
        </w:rPr>
        <w:t xml:space="preserve"> (2010) 30:295-306. doi: 10.1128/MCB.00662-09.</w:t>
      </w:r>
    </w:p>
    <w:p w14:paraId="0C887556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Uehara Y, Minowa O, Mori C, Shiota K, Kuno J, Noda T, et al. Placental defect and embryonic lethality in mice lacking hepatocyte growth factor/scatter factor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1995) 373:702-705.</w:t>
      </w:r>
    </w:p>
    <w:p w14:paraId="2A3F0DA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Ueno M, Lee LK, Chhabra A, Kim YJ, Sasidharan R, Van Handel B, et al. c-Met-dependent multipotent labyrinth trophoblast progenitors establish placental exchange interface. </w:t>
      </w:r>
      <w:r w:rsidRPr="006A71BB">
        <w:rPr>
          <w:rFonts w:ascii="Times New Roman" w:hAnsi="Times New Roman"/>
          <w:i/>
          <w:noProof/>
          <w:szCs w:val="24"/>
        </w:rPr>
        <w:t>Dev Cell</w:t>
      </w:r>
      <w:r w:rsidRPr="006A71BB">
        <w:rPr>
          <w:rFonts w:ascii="Times New Roman" w:hAnsi="Times New Roman"/>
          <w:noProof/>
          <w:szCs w:val="24"/>
        </w:rPr>
        <w:t xml:space="preserve"> (2013) 27:373-386. doi: 10.1016/j.devcel.2013.10.019.</w:t>
      </w:r>
    </w:p>
    <w:p w14:paraId="6463E778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Ware CB, Horowitz MC, Renshaw BR, Hunt JS, Liggitt D, Koblar SA, et al. Targeted disruption of the low-affinity leukemia inhibitory factor receptor gene causes placental, skeletal, neural and metabolic defects and results in perinatal death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5) 121:1283-1299.</w:t>
      </w:r>
    </w:p>
    <w:p w14:paraId="0504299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Wu L, de Bruin A, Saavedra HI, Starovic M, Trimboli A, Yang Y, et al. Extra-embryonic function of Rb is essential for embryonic development and viability. </w:t>
      </w:r>
      <w:r w:rsidRPr="006A71BB">
        <w:rPr>
          <w:rFonts w:ascii="Times New Roman" w:hAnsi="Times New Roman"/>
          <w:i/>
          <w:noProof/>
          <w:szCs w:val="24"/>
        </w:rPr>
        <w:t>Nature</w:t>
      </w:r>
      <w:r w:rsidRPr="006A71BB">
        <w:rPr>
          <w:rFonts w:ascii="Times New Roman" w:hAnsi="Times New Roman"/>
          <w:noProof/>
          <w:szCs w:val="24"/>
        </w:rPr>
        <w:t xml:space="preserve"> (2003) 421:942-947. doi: 10.1038/nature01417.</w:t>
      </w:r>
    </w:p>
    <w:p w14:paraId="530B030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Xiao X, Zhao Y, Jin R, Chen J, Wang X, Baccarelli A, et al. Fetal growth restriction and methylation of growth-related genes in the placenta. </w:t>
      </w:r>
      <w:r w:rsidRPr="006A71BB">
        <w:rPr>
          <w:rFonts w:ascii="Times New Roman" w:hAnsi="Times New Roman"/>
          <w:i/>
          <w:noProof/>
          <w:szCs w:val="24"/>
        </w:rPr>
        <w:t>Epigenomics</w:t>
      </w:r>
      <w:r w:rsidRPr="006A71BB">
        <w:rPr>
          <w:rFonts w:ascii="Times New Roman" w:hAnsi="Times New Roman"/>
          <w:noProof/>
          <w:szCs w:val="24"/>
        </w:rPr>
        <w:t xml:space="preserve"> (2016) 8:33-42. doi: 10.2217/epi.15.101.</w:t>
      </w:r>
    </w:p>
    <w:p w14:paraId="0F7C6347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Xu X, Weinstein M, Li C, Naski M, Cohen RI, Ornitz DM, et al. Fibroblast growth factor receptor 2 (FGFR2)-mediated reciprocal regulation loop between FGF8 and FGF10 is essential for limb induction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8) 125:753-765.</w:t>
      </w:r>
    </w:p>
    <w:p w14:paraId="465EA62B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Yang J, Boerm M, McCarty M, Bucana C, Fidler IJ, Zhuang Y, et al. Mekk3 is essential for early embryonic cardiovascular development. </w:t>
      </w:r>
      <w:r w:rsidRPr="006A71BB">
        <w:rPr>
          <w:rFonts w:ascii="Times New Roman" w:hAnsi="Times New Roman"/>
          <w:i/>
          <w:noProof/>
          <w:szCs w:val="24"/>
        </w:rPr>
        <w:t>Nat Genet</w:t>
      </w:r>
      <w:r w:rsidRPr="006A71BB">
        <w:rPr>
          <w:rFonts w:ascii="Times New Roman" w:hAnsi="Times New Roman"/>
          <w:noProof/>
          <w:szCs w:val="24"/>
        </w:rPr>
        <w:t xml:space="preserve"> (2000) 24:309-313. doi: 10.1038/73550.</w:t>
      </w:r>
    </w:p>
    <w:p w14:paraId="09DAD02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Yang JT, Rayburn H, and Hynes RO. Cell adhesion events mediated by alpha 4 integrins are essential in placental and cardiac development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1995) 121:549-560.</w:t>
      </w:r>
    </w:p>
    <w:p w14:paraId="47AD3B7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Yang ZZ, Tschopp O, Hemmings-Mieszczak M, Feng J, Brodbeck D, Perentes E, et al. Protein kinase B alpha/Akt1 regulates placental development and fetal growth. </w:t>
      </w:r>
      <w:r w:rsidRPr="006A71BB">
        <w:rPr>
          <w:rFonts w:ascii="Times New Roman" w:hAnsi="Times New Roman"/>
          <w:i/>
          <w:noProof/>
          <w:szCs w:val="24"/>
        </w:rPr>
        <w:t>J Biol Chem</w:t>
      </w:r>
      <w:r w:rsidRPr="006A71BB">
        <w:rPr>
          <w:rFonts w:ascii="Times New Roman" w:hAnsi="Times New Roman"/>
          <w:noProof/>
          <w:szCs w:val="24"/>
        </w:rPr>
        <w:t xml:space="preserve"> (2003) 278:32124-32131. doi: 10.1074/jbc.M302847200.</w:t>
      </w:r>
    </w:p>
    <w:p w14:paraId="6543F34D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Ylikorkala A, Rossi DJ, Korsisaari N, Luukko K, Alitalo K, Henkemeyer M, et al. Vascular abnormalities and deregulation of VEGF in Lkb1-deficient mice. </w:t>
      </w:r>
      <w:r w:rsidRPr="006A71BB">
        <w:rPr>
          <w:rFonts w:ascii="Times New Roman" w:hAnsi="Times New Roman"/>
          <w:i/>
          <w:noProof/>
          <w:szCs w:val="24"/>
        </w:rPr>
        <w:t>Science</w:t>
      </w:r>
      <w:r w:rsidRPr="006A71BB">
        <w:rPr>
          <w:rFonts w:ascii="Times New Roman" w:hAnsi="Times New Roman"/>
          <w:noProof/>
          <w:szCs w:val="24"/>
        </w:rPr>
        <w:t xml:space="preserve"> (2001) 293:1323-1326. doi: 10.1126/science.1062074.</w:t>
      </w:r>
    </w:p>
    <w:p w14:paraId="4513C6F3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lastRenderedPageBreak/>
        <w:t xml:space="preserve">Yung HW, Hemberger M, Watson ED, Senner CE, Jones CP, Kaufman RJ, et al. Endoplasmic reticulum stress disrupts placental morphogenesis: implications for human intrauterine growth restriction. </w:t>
      </w:r>
      <w:r w:rsidRPr="006A71BB">
        <w:rPr>
          <w:rFonts w:ascii="Times New Roman" w:hAnsi="Times New Roman"/>
          <w:i/>
          <w:noProof/>
          <w:szCs w:val="24"/>
        </w:rPr>
        <w:t>Journal of Pathology</w:t>
      </w:r>
      <w:r w:rsidRPr="006A71BB">
        <w:rPr>
          <w:rFonts w:ascii="Times New Roman" w:hAnsi="Times New Roman"/>
          <w:noProof/>
          <w:szCs w:val="24"/>
        </w:rPr>
        <w:t xml:space="preserve"> (2012). doi: 10.1002/path.4068.</w:t>
      </w:r>
    </w:p>
    <w:p w14:paraId="5D6447D1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Zhu J, Motejlek K, Wang D, Zang K, Schmidt A, and Reichardt LF. Beta8 integrins are required for vascular morphogenesis in mouse embryos. </w:t>
      </w:r>
      <w:r w:rsidRPr="006A71BB">
        <w:rPr>
          <w:rFonts w:ascii="Times New Roman" w:hAnsi="Times New Roman"/>
          <w:i/>
          <w:noProof/>
          <w:szCs w:val="24"/>
        </w:rPr>
        <w:t>Development</w:t>
      </w:r>
      <w:r w:rsidRPr="006A71BB">
        <w:rPr>
          <w:rFonts w:ascii="Times New Roman" w:hAnsi="Times New Roman"/>
          <w:noProof/>
          <w:szCs w:val="24"/>
        </w:rPr>
        <w:t xml:space="preserve"> (2002) 129:2891-2903.</w:t>
      </w:r>
    </w:p>
    <w:p w14:paraId="568547C5" w14:textId="77777777" w:rsidR="006A71BB" w:rsidRPr="006A71BB" w:rsidRDefault="006A71BB" w:rsidP="006A71BB">
      <w:pPr>
        <w:pStyle w:val="EndNoteBibliography"/>
        <w:spacing w:after="80"/>
        <w:ind w:hanging="540"/>
        <w:jc w:val="both"/>
        <w:rPr>
          <w:rFonts w:ascii="Times New Roman" w:hAnsi="Times New Roman"/>
          <w:noProof/>
          <w:szCs w:val="24"/>
        </w:rPr>
      </w:pPr>
      <w:r w:rsidRPr="006A71BB">
        <w:rPr>
          <w:rFonts w:ascii="Times New Roman" w:hAnsi="Times New Roman"/>
          <w:noProof/>
          <w:szCs w:val="24"/>
        </w:rPr>
        <w:t xml:space="preserve">Zygmunt M, Boving B, Wienhard J, Munstedt K, Braems G, Bohle RM, et al. Expression of cell adhesion molecules in the extravillous trophoblast is altered in IUGR. </w:t>
      </w:r>
      <w:r w:rsidRPr="006A71BB">
        <w:rPr>
          <w:rFonts w:ascii="Times New Roman" w:hAnsi="Times New Roman"/>
          <w:i/>
          <w:noProof/>
          <w:szCs w:val="24"/>
        </w:rPr>
        <w:t>Am J Reprod Immunol</w:t>
      </w:r>
      <w:r w:rsidRPr="006A71BB">
        <w:rPr>
          <w:rFonts w:ascii="Times New Roman" w:hAnsi="Times New Roman"/>
          <w:noProof/>
          <w:szCs w:val="24"/>
        </w:rPr>
        <w:t xml:space="preserve"> (1997) 38:295-301.</w:t>
      </w:r>
    </w:p>
    <w:p w14:paraId="70AF3E55" w14:textId="601D1396" w:rsidR="005F68CD" w:rsidRPr="005727E0" w:rsidRDefault="0060507B" w:rsidP="006A71BB">
      <w:pPr>
        <w:spacing w:after="80"/>
        <w:ind w:hanging="540"/>
        <w:jc w:val="both"/>
      </w:pPr>
      <w:r w:rsidRPr="006A71BB">
        <w:rPr>
          <w:rFonts w:ascii="Times New Roman" w:hAnsi="Times New Roman" w:cs="Times New Roman"/>
        </w:rPr>
        <w:fldChar w:fldCharType="end"/>
      </w:r>
    </w:p>
    <w:sectPr w:rsidR="005F68CD" w:rsidRPr="005727E0" w:rsidSect="002C4D4F">
      <w:footerReference w:type="even" r:id="rId7"/>
      <w:footerReference w:type="default" r:id="rId8"/>
      <w:pgSz w:w="17602" w:h="13598" w:orient="landscape"/>
      <w:pgMar w:top="1166" w:right="1852" w:bottom="1440" w:left="1980" w:header="706" w:footer="706" w:gutter="0"/>
      <w:cols w:space="70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5A09BEC" w14:textId="77777777" w:rsidR="003B5953" w:rsidRDefault="003B5953">
      <w:r>
        <w:separator/>
      </w:r>
    </w:p>
  </w:endnote>
  <w:endnote w:type="continuationSeparator" w:id="0">
    <w:p w14:paraId="072B5DA3" w14:textId="77777777" w:rsidR="003B5953" w:rsidRDefault="003B59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notTrueType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notTrueType/>
    <w:pitch w:val="variable"/>
    <w:sig w:usb0="E00002FF" w:usb1="2AC7FDFF" w:usb2="00000016" w:usb3="00000000" w:csb0="0002009F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9EB7FD" w14:textId="77777777" w:rsidR="00321426" w:rsidRDefault="00321426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</w:rPr>
      <w:t>1</w:t>
    </w:r>
    <w:r>
      <w:rPr>
        <w:rStyle w:val="PageNumber"/>
      </w:rPr>
      <w:fldChar w:fldCharType="end"/>
    </w:r>
  </w:p>
  <w:p w14:paraId="4D056A48" w14:textId="77777777" w:rsidR="00321426" w:rsidRDefault="0032142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54E41A" w14:textId="77777777" w:rsidR="00321426" w:rsidRPr="00D17D8A" w:rsidRDefault="00321426" w:rsidP="00D17D8A">
    <w:pPr>
      <w:pStyle w:val="Footer"/>
      <w:framePr w:wrap="around" w:vAnchor="text" w:hAnchor="page" w:x="15841" w:y="-140"/>
      <w:rPr>
        <w:rStyle w:val="PageNumber"/>
      </w:rPr>
    </w:pPr>
    <w:r w:rsidRPr="00D17D8A">
      <w:rPr>
        <w:rStyle w:val="PageNumber"/>
      </w:rPr>
      <w:fldChar w:fldCharType="begin"/>
    </w:r>
    <w:r w:rsidRPr="00D17D8A">
      <w:rPr>
        <w:rStyle w:val="PageNumber"/>
      </w:rPr>
      <w:instrText xml:space="preserve">PAGE  </w:instrText>
    </w:r>
    <w:r w:rsidRPr="00D17D8A">
      <w:rPr>
        <w:rStyle w:val="PageNumber"/>
      </w:rPr>
      <w:fldChar w:fldCharType="separate"/>
    </w:r>
    <w:r>
      <w:rPr>
        <w:rStyle w:val="PageNumber"/>
        <w:noProof/>
      </w:rPr>
      <w:t>8</w:t>
    </w:r>
    <w:r w:rsidRPr="00D17D8A">
      <w:rPr>
        <w:rStyle w:val="PageNumber"/>
      </w:rPr>
      <w:fldChar w:fldCharType="end"/>
    </w:r>
  </w:p>
  <w:p w14:paraId="24BF7B29" w14:textId="77777777" w:rsidR="00321426" w:rsidRDefault="0032142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E39AF4" w14:textId="77777777" w:rsidR="003B5953" w:rsidRDefault="003B5953">
      <w:r>
        <w:separator/>
      </w:r>
    </w:p>
  </w:footnote>
  <w:footnote w:type="continuationSeparator" w:id="0">
    <w:p w14:paraId="093429FB" w14:textId="77777777" w:rsidR="003B5953" w:rsidRDefault="003B59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4C16E5"/>
    <w:multiLevelType w:val="hybridMultilevel"/>
    <w:tmpl w:val="047EAD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575884"/>
    <w:multiLevelType w:val="hybridMultilevel"/>
    <w:tmpl w:val="F404F7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FC97191"/>
    <w:multiLevelType w:val="hybridMultilevel"/>
    <w:tmpl w:val="3962DC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2522938"/>
    <w:multiLevelType w:val="hybridMultilevel"/>
    <w:tmpl w:val="0BA075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F821DF"/>
    <w:multiLevelType w:val="hybridMultilevel"/>
    <w:tmpl w:val="656A17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4FE42FD"/>
    <w:multiLevelType w:val="hybridMultilevel"/>
    <w:tmpl w:val="51941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3F6F74"/>
    <w:multiLevelType w:val="hybridMultilevel"/>
    <w:tmpl w:val="6CF0C0E6"/>
    <w:lvl w:ilvl="0" w:tplc="64104938">
      <w:start w:val="6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3"/>
  </w:num>
  <w:num w:numId="4">
    <w:abstractNumId w:val="2"/>
  </w:num>
  <w:num w:numId="5">
    <w:abstractNumId w:val="4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7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fev09e4f5ptuezzapv5psf5stfv5s290ev&quot;&gt;Endnote Lib_FiE&lt;record-ids&gt;&lt;item&gt;1&lt;/item&gt;&lt;item&gt;13&lt;/item&gt;&lt;item&gt;14&lt;/item&gt;&lt;item&gt;15&lt;/item&gt;&lt;item&gt;16&lt;/item&gt;&lt;item&gt;17&lt;/item&gt;&lt;item&gt;18&lt;/item&gt;&lt;item&gt;19&lt;/item&gt;&lt;item&gt;21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item&gt;35&lt;/item&gt;&lt;item&gt;36&lt;/item&gt;&lt;item&gt;37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item&gt;50&lt;/item&gt;&lt;item&gt;51&lt;/item&gt;&lt;item&gt;52&lt;/item&gt;&lt;item&gt;54&lt;/item&gt;&lt;item&gt;55&lt;/item&gt;&lt;item&gt;56&lt;/item&gt;&lt;item&gt;57&lt;/item&gt;&lt;item&gt;58&lt;/item&gt;&lt;item&gt;60&lt;/item&gt;&lt;item&gt;61&lt;/item&gt;&lt;item&gt;62&lt;/item&gt;&lt;item&gt;63&lt;/item&gt;&lt;item&gt;64&lt;/item&gt;&lt;item&gt;65&lt;/item&gt;&lt;item&gt;66&lt;/item&gt;&lt;item&gt;67&lt;/item&gt;&lt;item&gt;69&lt;/item&gt;&lt;item&gt;70&lt;/item&gt;&lt;item&gt;71&lt;/item&gt;&lt;item&gt;72&lt;/item&gt;&lt;item&gt;73&lt;/item&gt;&lt;item&gt;74&lt;/item&gt;&lt;item&gt;75&lt;/item&gt;&lt;item&gt;77&lt;/item&gt;&lt;item&gt;78&lt;/item&gt;&lt;item&gt;79&lt;/item&gt;&lt;item&gt;83&lt;/item&gt;&lt;item&gt;84&lt;/item&gt;&lt;item&gt;85&lt;/item&gt;&lt;item&gt;86&lt;/item&gt;&lt;item&gt;88&lt;/item&gt;&lt;item&gt;89&lt;/item&gt;&lt;item&gt;90&lt;/item&gt;&lt;item&gt;91&lt;/item&gt;&lt;item&gt;92&lt;/item&gt;&lt;item&gt;93&lt;/item&gt;&lt;item&gt;94&lt;/item&gt;&lt;item&gt;95&lt;/item&gt;&lt;item&gt;98&lt;/item&gt;&lt;item&gt;99&lt;/item&gt;&lt;item&gt;100&lt;/item&gt;&lt;item&gt;101&lt;/item&gt;&lt;item&gt;102&lt;/item&gt;&lt;item&gt;103&lt;/item&gt;&lt;item&gt;104&lt;/item&gt;&lt;item&gt;111&lt;/item&gt;&lt;item&gt;112&lt;/item&gt;&lt;item&gt;113&lt;/item&gt;&lt;item&gt;121&lt;/item&gt;&lt;item&gt;124&lt;/item&gt;&lt;item&gt;126&lt;/item&gt;&lt;item&gt;127&lt;/item&gt;&lt;item&gt;129&lt;/item&gt;&lt;item&gt;131&lt;/item&gt;&lt;item&gt;133&lt;/item&gt;&lt;item&gt;134&lt;/item&gt;&lt;item&gt;135&lt;/item&gt;&lt;item&gt;139&lt;/item&gt;&lt;item&gt;211&lt;/item&gt;&lt;item&gt;213&lt;/item&gt;&lt;item&gt;215&lt;/item&gt;&lt;item&gt;304&lt;/item&gt;&lt;item&gt;305&lt;/item&gt;&lt;item&gt;306&lt;/item&gt;&lt;item&gt;307&lt;/item&gt;&lt;item&gt;308&lt;/item&gt;&lt;item&gt;309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/record-ids&gt;&lt;/item&gt;&lt;/Libraries&gt;"/>
  </w:docVars>
  <w:rsids>
    <w:rsidRoot w:val="005727E0"/>
    <w:rsid w:val="00043669"/>
    <w:rsid w:val="00055768"/>
    <w:rsid w:val="0009385D"/>
    <w:rsid w:val="000A176B"/>
    <w:rsid w:val="000C7DAB"/>
    <w:rsid w:val="000D0304"/>
    <w:rsid w:val="00114F19"/>
    <w:rsid w:val="00121F41"/>
    <w:rsid w:val="00123646"/>
    <w:rsid w:val="00130FF6"/>
    <w:rsid w:val="00155A1B"/>
    <w:rsid w:val="00186EF6"/>
    <w:rsid w:val="001B07A0"/>
    <w:rsid w:val="00200992"/>
    <w:rsid w:val="00210BC9"/>
    <w:rsid w:val="002127A2"/>
    <w:rsid w:val="00232438"/>
    <w:rsid w:val="00247D6E"/>
    <w:rsid w:val="00273E53"/>
    <w:rsid w:val="00274684"/>
    <w:rsid w:val="00286C97"/>
    <w:rsid w:val="002B5F6C"/>
    <w:rsid w:val="002C4D4F"/>
    <w:rsid w:val="002D6993"/>
    <w:rsid w:val="002E63CD"/>
    <w:rsid w:val="00321426"/>
    <w:rsid w:val="00330D73"/>
    <w:rsid w:val="00351BB2"/>
    <w:rsid w:val="00360D47"/>
    <w:rsid w:val="0036512B"/>
    <w:rsid w:val="00383140"/>
    <w:rsid w:val="00385A7F"/>
    <w:rsid w:val="003A4F66"/>
    <w:rsid w:val="003B5953"/>
    <w:rsid w:val="003B656C"/>
    <w:rsid w:val="003B67D1"/>
    <w:rsid w:val="00406C07"/>
    <w:rsid w:val="00420D8B"/>
    <w:rsid w:val="00423717"/>
    <w:rsid w:val="00552B9B"/>
    <w:rsid w:val="005577C5"/>
    <w:rsid w:val="00563282"/>
    <w:rsid w:val="005727E0"/>
    <w:rsid w:val="00595891"/>
    <w:rsid w:val="005A20E8"/>
    <w:rsid w:val="005D0322"/>
    <w:rsid w:val="005D05FF"/>
    <w:rsid w:val="005F68CD"/>
    <w:rsid w:val="0060507B"/>
    <w:rsid w:val="00615380"/>
    <w:rsid w:val="00646280"/>
    <w:rsid w:val="006A71BB"/>
    <w:rsid w:val="006B66C8"/>
    <w:rsid w:val="006E36B9"/>
    <w:rsid w:val="00732438"/>
    <w:rsid w:val="0073476C"/>
    <w:rsid w:val="00740A6C"/>
    <w:rsid w:val="00741415"/>
    <w:rsid w:val="00752727"/>
    <w:rsid w:val="00771C47"/>
    <w:rsid w:val="007855C5"/>
    <w:rsid w:val="007D570A"/>
    <w:rsid w:val="00857095"/>
    <w:rsid w:val="00941125"/>
    <w:rsid w:val="0095086D"/>
    <w:rsid w:val="0096126F"/>
    <w:rsid w:val="0097118B"/>
    <w:rsid w:val="00980ED7"/>
    <w:rsid w:val="00983984"/>
    <w:rsid w:val="00997A1F"/>
    <w:rsid w:val="009B33FA"/>
    <w:rsid w:val="009C3930"/>
    <w:rsid w:val="009D6C97"/>
    <w:rsid w:val="009F6E19"/>
    <w:rsid w:val="00A1007F"/>
    <w:rsid w:val="00A160F3"/>
    <w:rsid w:val="00A60805"/>
    <w:rsid w:val="00AD7201"/>
    <w:rsid w:val="00B5264F"/>
    <w:rsid w:val="00B65528"/>
    <w:rsid w:val="00BD5817"/>
    <w:rsid w:val="00BE2906"/>
    <w:rsid w:val="00BE3393"/>
    <w:rsid w:val="00BF04CD"/>
    <w:rsid w:val="00C114EF"/>
    <w:rsid w:val="00C178BD"/>
    <w:rsid w:val="00C34B5D"/>
    <w:rsid w:val="00C61F5E"/>
    <w:rsid w:val="00C661EF"/>
    <w:rsid w:val="00CB5278"/>
    <w:rsid w:val="00CB5F6B"/>
    <w:rsid w:val="00D17D8A"/>
    <w:rsid w:val="00D227BC"/>
    <w:rsid w:val="00D22CC1"/>
    <w:rsid w:val="00D351AC"/>
    <w:rsid w:val="00D867A4"/>
    <w:rsid w:val="00D878C1"/>
    <w:rsid w:val="00D91A1F"/>
    <w:rsid w:val="00D9287A"/>
    <w:rsid w:val="00DE1C5D"/>
    <w:rsid w:val="00DE76FE"/>
    <w:rsid w:val="00E01E0C"/>
    <w:rsid w:val="00E1047D"/>
    <w:rsid w:val="00E45888"/>
    <w:rsid w:val="00E81130"/>
    <w:rsid w:val="00E9057A"/>
    <w:rsid w:val="00E97C91"/>
    <w:rsid w:val="00EB0392"/>
    <w:rsid w:val="00EB7A24"/>
    <w:rsid w:val="00F05858"/>
    <w:rsid w:val="00F30394"/>
    <w:rsid w:val="00F33B7C"/>
    <w:rsid w:val="00F57327"/>
    <w:rsid w:val="00FA519D"/>
    <w:rsid w:val="00FB66D6"/>
    <w:rsid w:val="00FC1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3566C70"/>
  <w15:docId w15:val="{D65171C8-20B0-C54F-976B-370963F58C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rFonts w:eastAsiaTheme="minorEastAsia"/>
    </w:rPr>
  </w:style>
  <w:style w:type="paragraph" w:styleId="Heading1">
    <w:name w:val="heading 1"/>
    <w:basedOn w:val="Normal"/>
    <w:next w:val="Normal"/>
    <w:link w:val="Heading1Char"/>
    <w:qFormat/>
    <w:rsid w:val="005727E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nhideWhenUsed/>
    <w:qFormat/>
    <w:rsid w:val="005727E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nhideWhenUsed/>
    <w:qFormat/>
    <w:rsid w:val="005727E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styleId="Heading4">
    <w:name w:val="heading 4"/>
    <w:basedOn w:val="Normal"/>
    <w:link w:val="Heading4Char"/>
    <w:qFormat/>
    <w:rsid w:val="005727E0"/>
    <w:pPr>
      <w:spacing w:before="100" w:beforeAutospacing="1" w:after="100" w:afterAutospacing="1"/>
      <w:outlineLvl w:val="3"/>
    </w:pPr>
    <w:rPr>
      <w:rFonts w:ascii="Times New Roman" w:eastAsia="Times New Roman" w:hAnsi="Times New Roman" w:cs="Times New Roman"/>
      <w:b/>
      <w:bCs/>
      <w:lang w:val="es-ES" w:eastAsia="es-ES"/>
    </w:rPr>
  </w:style>
  <w:style w:type="paragraph" w:styleId="Heading5">
    <w:name w:val="heading 5"/>
    <w:basedOn w:val="Normal"/>
    <w:next w:val="Normal"/>
    <w:link w:val="Heading5Char"/>
    <w:qFormat/>
    <w:rsid w:val="005727E0"/>
    <w:pPr>
      <w:keepNext/>
      <w:spacing w:line="360" w:lineRule="auto"/>
      <w:jc w:val="both"/>
      <w:outlineLvl w:val="4"/>
    </w:pPr>
    <w:rPr>
      <w:rFonts w:ascii="Arial" w:eastAsia="Times" w:hAnsi="Arial" w:cs="Times New Roman"/>
      <w:i/>
      <w:color w:val="0000FF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727E0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/>
    </w:rPr>
  </w:style>
  <w:style w:type="character" w:customStyle="1" w:styleId="Heading2Char">
    <w:name w:val="Heading 2 Char"/>
    <w:basedOn w:val="DefaultParagraphFont"/>
    <w:link w:val="Heading2"/>
    <w:rsid w:val="005727E0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rsid w:val="005727E0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4Char">
    <w:name w:val="Heading 4 Char"/>
    <w:basedOn w:val="DefaultParagraphFont"/>
    <w:link w:val="Heading4"/>
    <w:rsid w:val="005727E0"/>
    <w:rPr>
      <w:rFonts w:ascii="Times New Roman" w:eastAsia="Times New Roman" w:hAnsi="Times New Roman" w:cs="Times New Roman"/>
      <w:b/>
      <w:bCs/>
      <w:lang w:val="es-ES" w:eastAsia="es-ES"/>
    </w:rPr>
  </w:style>
  <w:style w:type="character" w:customStyle="1" w:styleId="Heading5Char">
    <w:name w:val="Heading 5 Char"/>
    <w:basedOn w:val="DefaultParagraphFont"/>
    <w:link w:val="Heading5"/>
    <w:rsid w:val="005727E0"/>
    <w:rPr>
      <w:rFonts w:ascii="Arial" w:eastAsia="Times" w:hAnsi="Arial" w:cs="Times New Roman"/>
      <w:i/>
      <w:color w:val="0000FF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5727E0"/>
    <w:pPr>
      <w:jc w:val="center"/>
    </w:pPr>
    <w:rPr>
      <w:rFonts w:ascii="Calibri" w:eastAsiaTheme="minorHAnsi" w:hAnsi="Calibri" w:cs="Times New Roman"/>
      <w:szCs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27E0"/>
    <w:rPr>
      <w:rFonts w:ascii="Calibri" w:hAnsi="Calibri" w:cs="Times New Roman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727E0"/>
    <w:rPr>
      <w:rFonts w:ascii="Calibri" w:eastAsiaTheme="minorHAnsi" w:hAnsi="Calibri" w:cs="Times New Roman"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727E0"/>
    <w:rPr>
      <w:rFonts w:ascii="Calibri" w:hAnsi="Calibri" w:cs="Times New Roman"/>
      <w:szCs w:val="22"/>
      <w:lang w:val="en-US"/>
    </w:rPr>
  </w:style>
  <w:style w:type="paragraph" w:customStyle="1" w:styleId="p">
    <w:name w:val="p"/>
    <w:basedOn w:val="Normal"/>
    <w:rsid w:val="005727E0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s-ES" w:eastAsia="es-ES"/>
    </w:rPr>
  </w:style>
  <w:style w:type="character" w:styleId="Hyperlink">
    <w:name w:val="Hyperlink"/>
    <w:basedOn w:val="DefaultParagraphFont"/>
    <w:unhideWhenUsed/>
    <w:rsid w:val="005727E0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5727E0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s-ES" w:eastAsia="es-ES"/>
    </w:rPr>
  </w:style>
  <w:style w:type="character" w:customStyle="1" w:styleId="figpopup-sensitive-area">
    <w:name w:val="figpopup-sensitive-area"/>
    <w:basedOn w:val="DefaultParagraphFont"/>
    <w:rsid w:val="005727E0"/>
  </w:style>
  <w:style w:type="character" w:styleId="Emphasis">
    <w:name w:val="Emphasis"/>
    <w:basedOn w:val="DefaultParagraphFont"/>
    <w:uiPriority w:val="20"/>
    <w:qFormat/>
    <w:rsid w:val="005727E0"/>
    <w:rPr>
      <w:i/>
      <w:iCs/>
    </w:rPr>
  </w:style>
  <w:style w:type="paragraph" w:styleId="ListParagraph">
    <w:name w:val="List Paragraph"/>
    <w:basedOn w:val="Normal"/>
    <w:uiPriority w:val="34"/>
    <w:qFormat/>
    <w:rsid w:val="005727E0"/>
    <w:pPr>
      <w:ind w:left="720"/>
      <w:contextualSpacing/>
    </w:pPr>
    <w:rPr>
      <w:rFonts w:ascii="Arial" w:eastAsiaTheme="minorHAnsi" w:hAnsi="Arial" w:cs="Arial"/>
      <w:sz w:val="22"/>
      <w:szCs w:val="22"/>
      <w:lang w:val="en-US"/>
    </w:rPr>
  </w:style>
  <w:style w:type="character" w:styleId="Strong">
    <w:name w:val="Strong"/>
    <w:basedOn w:val="DefaultParagraphFont"/>
    <w:uiPriority w:val="22"/>
    <w:qFormat/>
    <w:rsid w:val="005727E0"/>
    <w:rPr>
      <w:b/>
      <w:bCs/>
    </w:rPr>
  </w:style>
  <w:style w:type="character" w:customStyle="1" w:styleId="current-selection">
    <w:name w:val="current-selection"/>
    <w:basedOn w:val="DefaultParagraphFont"/>
    <w:rsid w:val="005727E0"/>
  </w:style>
  <w:style w:type="character" w:customStyle="1" w:styleId="a">
    <w:name w:val="_"/>
    <w:basedOn w:val="DefaultParagraphFont"/>
    <w:rsid w:val="005727E0"/>
  </w:style>
  <w:style w:type="character" w:customStyle="1" w:styleId="element-citation">
    <w:name w:val="element-citation"/>
    <w:basedOn w:val="DefaultParagraphFont"/>
    <w:rsid w:val="005727E0"/>
  </w:style>
  <w:style w:type="character" w:customStyle="1" w:styleId="ref-journal">
    <w:name w:val="ref-journal"/>
    <w:basedOn w:val="DefaultParagraphFont"/>
    <w:rsid w:val="005727E0"/>
  </w:style>
  <w:style w:type="character" w:customStyle="1" w:styleId="ref-vol">
    <w:name w:val="ref-vol"/>
    <w:basedOn w:val="DefaultParagraphFont"/>
    <w:rsid w:val="005727E0"/>
  </w:style>
  <w:style w:type="character" w:customStyle="1" w:styleId="nowrap">
    <w:name w:val="nowrap"/>
    <w:basedOn w:val="DefaultParagraphFont"/>
    <w:rsid w:val="005727E0"/>
  </w:style>
  <w:style w:type="character" w:customStyle="1" w:styleId="title-text">
    <w:name w:val="title-text"/>
    <w:basedOn w:val="DefaultParagraphFont"/>
    <w:rsid w:val="005727E0"/>
  </w:style>
  <w:style w:type="character" w:customStyle="1" w:styleId="st1">
    <w:name w:val="st1"/>
    <w:basedOn w:val="DefaultParagraphFont"/>
    <w:rsid w:val="005727E0"/>
  </w:style>
  <w:style w:type="character" w:customStyle="1" w:styleId="collabsible-text">
    <w:name w:val="collabsible-text"/>
    <w:basedOn w:val="DefaultParagraphFont"/>
    <w:rsid w:val="005727E0"/>
  </w:style>
  <w:style w:type="character" w:customStyle="1" w:styleId="citation">
    <w:name w:val="citation"/>
    <w:basedOn w:val="DefaultParagraphFont"/>
    <w:rsid w:val="005727E0"/>
  </w:style>
  <w:style w:type="character" w:customStyle="1" w:styleId="bibref2">
    <w:name w:val="bibref2"/>
    <w:basedOn w:val="DefaultParagraphFont"/>
    <w:rsid w:val="005727E0"/>
  </w:style>
  <w:style w:type="character" w:customStyle="1" w:styleId="hoverlayer3">
    <w:name w:val="hoverlayer3"/>
    <w:basedOn w:val="DefaultParagraphFont"/>
    <w:rsid w:val="005727E0"/>
    <w:rPr>
      <w:vanish/>
      <w:webHidden w:val="0"/>
      <w:specVanish w:val="0"/>
    </w:rPr>
  </w:style>
  <w:style w:type="character" w:customStyle="1" w:styleId="closebtn2">
    <w:name w:val="closebtn2"/>
    <w:basedOn w:val="DefaultParagraphFont"/>
    <w:rsid w:val="005727E0"/>
    <w:rPr>
      <w:b/>
      <w:bCs/>
      <w:strike w:val="0"/>
      <w:dstrike w:val="0"/>
      <w:color w:val="333333"/>
      <w:sz w:val="17"/>
      <w:szCs w:val="17"/>
      <w:u w:val="none"/>
      <w:effect w:val="none"/>
      <w:bdr w:val="single" w:sz="12" w:space="4" w:color="AAAAAA" w:frame="1"/>
      <w:shd w:val="clear" w:color="auto" w:fill="FFFFFF"/>
    </w:rPr>
  </w:style>
  <w:style w:type="character" w:customStyle="1" w:styleId="reftitle3">
    <w:name w:val="reftitle3"/>
    <w:basedOn w:val="DefaultParagraphFont"/>
    <w:rsid w:val="005727E0"/>
  </w:style>
  <w:style w:type="character" w:customStyle="1" w:styleId="refauthors2">
    <w:name w:val="refauthors2"/>
    <w:basedOn w:val="DefaultParagraphFont"/>
    <w:rsid w:val="005727E0"/>
  </w:style>
  <w:style w:type="character" w:customStyle="1" w:styleId="refseriestitle3">
    <w:name w:val="refseriestitle3"/>
    <w:basedOn w:val="DefaultParagraphFont"/>
    <w:rsid w:val="005727E0"/>
  </w:style>
  <w:style w:type="character" w:customStyle="1" w:styleId="refseriesdate">
    <w:name w:val="refseriesdate"/>
    <w:basedOn w:val="DefaultParagraphFont"/>
    <w:rsid w:val="005727E0"/>
  </w:style>
  <w:style w:type="character" w:customStyle="1" w:styleId="refseriesvolume">
    <w:name w:val="refseriesvolume"/>
    <w:basedOn w:val="DefaultParagraphFont"/>
    <w:rsid w:val="005727E0"/>
  </w:style>
  <w:style w:type="character" w:customStyle="1" w:styleId="refpages">
    <w:name w:val="refpages"/>
    <w:basedOn w:val="DefaultParagraphFont"/>
    <w:rsid w:val="005727E0"/>
  </w:style>
  <w:style w:type="character" w:customStyle="1" w:styleId="reference2">
    <w:name w:val="reference2"/>
    <w:basedOn w:val="DefaultParagraphFont"/>
    <w:rsid w:val="005727E0"/>
  </w:style>
  <w:style w:type="character" w:customStyle="1" w:styleId="bib26">
    <w:name w:val="bib26"/>
    <w:basedOn w:val="DefaultParagraphFont"/>
    <w:rsid w:val="005727E0"/>
  </w:style>
  <w:style w:type="character" w:customStyle="1" w:styleId="bib48">
    <w:name w:val="bib48"/>
    <w:basedOn w:val="DefaultParagraphFont"/>
    <w:rsid w:val="005727E0"/>
  </w:style>
  <w:style w:type="character" w:customStyle="1" w:styleId="bib27">
    <w:name w:val="bib27"/>
    <w:basedOn w:val="DefaultParagraphFont"/>
    <w:rsid w:val="005727E0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27E0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27E0"/>
    <w:rPr>
      <w:rFonts w:ascii="Segoe UI" w:eastAsiaTheme="minorHAns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5727E0"/>
    <w:rPr>
      <w:rFonts w:ascii="Times New Roman" w:eastAsiaTheme="minorEastAsia" w:hAnsi="Times New Roman" w:cs="Times New Roman"/>
      <w:sz w:val="18"/>
      <w:szCs w:val="18"/>
    </w:rPr>
  </w:style>
  <w:style w:type="character" w:customStyle="1" w:styleId="mim-highlighted">
    <w:name w:val="mim-highlighted"/>
    <w:basedOn w:val="DefaultParagraphFont"/>
    <w:rsid w:val="005727E0"/>
  </w:style>
  <w:style w:type="character" w:styleId="FollowedHyperlink">
    <w:name w:val="FollowedHyperlink"/>
    <w:basedOn w:val="DefaultParagraphFont"/>
    <w:unhideWhenUsed/>
    <w:rsid w:val="005727E0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nhideWhenUsed/>
    <w:rsid w:val="005727E0"/>
    <w:pPr>
      <w:tabs>
        <w:tab w:val="center" w:pos="4320"/>
        <w:tab w:val="right" w:pos="8640"/>
      </w:tabs>
    </w:pPr>
    <w:rPr>
      <w:rFonts w:ascii="Arial" w:eastAsiaTheme="minorHAnsi" w:hAnsi="Arial" w:cs="Arial"/>
      <w:sz w:val="22"/>
      <w:szCs w:val="22"/>
      <w:lang w:val="en-US"/>
    </w:rPr>
  </w:style>
  <w:style w:type="character" w:customStyle="1" w:styleId="FooterChar">
    <w:name w:val="Footer Char"/>
    <w:basedOn w:val="DefaultParagraphFont"/>
    <w:link w:val="Footer"/>
    <w:rsid w:val="005727E0"/>
    <w:rPr>
      <w:rFonts w:ascii="Arial" w:hAnsi="Arial" w:cs="Arial"/>
      <w:sz w:val="22"/>
      <w:szCs w:val="22"/>
      <w:lang w:val="en-US"/>
    </w:rPr>
  </w:style>
  <w:style w:type="character" w:styleId="PageNumber">
    <w:name w:val="page number"/>
    <w:basedOn w:val="DefaultParagraphFont"/>
    <w:unhideWhenUsed/>
    <w:rsid w:val="005727E0"/>
  </w:style>
  <w:style w:type="paragraph" w:styleId="Header">
    <w:name w:val="header"/>
    <w:basedOn w:val="Normal"/>
    <w:link w:val="HeaderChar"/>
    <w:unhideWhenUsed/>
    <w:rsid w:val="005727E0"/>
    <w:pPr>
      <w:tabs>
        <w:tab w:val="center" w:pos="4320"/>
        <w:tab w:val="right" w:pos="8640"/>
      </w:tabs>
    </w:pPr>
    <w:rPr>
      <w:rFonts w:ascii="Arial" w:eastAsiaTheme="minorHAnsi" w:hAnsi="Arial" w:cs="Arial"/>
      <w:sz w:val="22"/>
      <w:szCs w:val="22"/>
      <w:lang w:val="en-US"/>
    </w:rPr>
  </w:style>
  <w:style w:type="character" w:customStyle="1" w:styleId="HeaderChar">
    <w:name w:val="Header Char"/>
    <w:basedOn w:val="DefaultParagraphFont"/>
    <w:link w:val="Header"/>
    <w:rsid w:val="005727E0"/>
    <w:rPr>
      <w:rFonts w:ascii="Arial" w:hAnsi="Arial" w:cs="Arial"/>
      <w:sz w:val="22"/>
      <w:szCs w:val="22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727E0"/>
    <w:rPr>
      <w:color w:val="808080"/>
      <w:shd w:val="clear" w:color="auto" w:fill="E6E6E6"/>
    </w:rPr>
  </w:style>
  <w:style w:type="paragraph" w:customStyle="1" w:styleId="Paragraph">
    <w:name w:val="Paragraph"/>
    <w:basedOn w:val="Normal"/>
    <w:rsid w:val="005727E0"/>
    <w:pPr>
      <w:spacing w:before="120"/>
      <w:ind w:firstLine="720"/>
    </w:pPr>
    <w:rPr>
      <w:rFonts w:ascii="Times New Roman" w:eastAsia="Times New Roman" w:hAnsi="Times New Roman" w:cs="Times New Roman"/>
      <w:lang w:val="en-US"/>
    </w:rPr>
  </w:style>
  <w:style w:type="character" w:customStyle="1" w:styleId="BodyTextChar">
    <w:name w:val="Body Text Char"/>
    <w:basedOn w:val="DefaultParagraphFont"/>
    <w:link w:val="BodyText"/>
    <w:rsid w:val="005727E0"/>
    <w:rPr>
      <w:rFonts w:ascii="Arial" w:eastAsia="Times New Roman" w:hAnsi="Arial" w:cs="Times New Roman"/>
      <w:sz w:val="20"/>
      <w:szCs w:val="20"/>
    </w:rPr>
  </w:style>
  <w:style w:type="paragraph" w:styleId="BodyText">
    <w:name w:val="Body Text"/>
    <w:basedOn w:val="Normal"/>
    <w:link w:val="BodyTextChar"/>
    <w:rsid w:val="005727E0"/>
    <w:pPr>
      <w:widowControl w:val="0"/>
      <w:autoSpaceDE w:val="0"/>
      <w:autoSpaceDN w:val="0"/>
      <w:adjustRightInd w:val="0"/>
      <w:spacing w:line="360" w:lineRule="auto"/>
      <w:jc w:val="both"/>
    </w:pPr>
    <w:rPr>
      <w:rFonts w:ascii="Arial" w:eastAsia="Times New Roman" w:hAnsi="Arial" w:cs="Times New Roman"/>
      <w:sz w:val="20"/>
      <w:szCs w:val="20"/>
    </w:rPr>
  </w:style>
  <w:style w:type="character" w:customStyle="1" w:styleId="BodyTextChar1">
    <w:name w:val="Body Text Char1"/>
    <w:basedOn w:val="DefaultParagraphFont"/>
    <w:uiPriority w:val="99"/>
    <w:semiHidden/>
    <w:rsid w:val="005727E0"/>
    <w:rPr>
      <w:rFonts w:eastAsiaTheme="minorEastAsia"/>
    </w:rPr>
  </w:style>
  <w:style w:type="character" w:styleId="LineNumber">
    <w:name w:val="line number"/>
    <w:basedOn w:val="DefaultParagraphFont"/>
    <w:uiPriority w:val="99"/>
    <w:semiHidden/>
    <w:unhideWhenUsed/>
    <w:rsid w:val="005727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5</Pages>
  <Words>16864</Words>
  <Characters>96125</Characters>
  <Application>Microsoft Office Word</Application>
  <DocSecurity>0</DocSecurity>
  <Lines>801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H</dc:creator>
  <cp:keywords/>
  <dc:description/>
  <cp:lastModifiedBy>MH</cp:lastModifiedBy>
  <cp:revision>5</cp:revision>
  <dcterms:created xsi:type="dcterms:W3CDTF">2018-09-17T11:20:00Z</dcterms:created>
  <dcterms:modified xsi:type="dcterms:W3CDTF">2018-09-17T14:41:00Z</dcterms:modified>
</cp:coreProperties>
</file>